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17129104"/>
      <w:r>
        <w:t>Abstract</w:t>
      </w:r>
      <w:bookmarkEnd w:id="0"/>
    </w:p>
    <w:p w14:paraId="502CA996" w14:textId="6E9D0EB4" w:rsidR="00743F2F" w:rsidRDefault="00743F2F" w:rsidP="00743F2F">
      <w:pPr>
        <w:pStyle w:val="NoSpacing"/>
      </w:pPr>
      <w:r>
        <w:t xml:space="preserve">The purpose of this work is to develop a hindlimb muscle </w:t>
      </w:r>
      <w:r w:rsidR="00DA1F40">
        <w:t xml:space="preserve">model </w:t>
      </w:r>
      <w:r>
        <w:t xml:space="preserve">driven by synergies in order 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p>
    <w:p w14:paraId="5C72B150" w14:textId="77777777" w:rsidR="00743F2F" w:rsidRDefault="00743F2F" w:rsidP="00743F2F">
      <w:pPr>
        <w:pStyle w:val="NoSpacing"/>
      </w:pPr>
    </w:p>
    <w:p w14:paraId="37093164" w14:textId="77777777" w:rsidR="00743F2F" w:rsidRDefault="00743F2F" w:rsidP="00743F2F">
      <w:pPr>
        <w:pStyle w:val="NoSpacing"/>
      </w:pPr>
    </w:p>
    <w:p w14:paraId="76B88F4F" w14:textId="77777777" w:rsidR="00743F2F" w:rsidRDefault="00743F2F" w:rsidP="00743F2F">
      <w:pPr>
        <w:pStyle w:val="NoSpacing"/>
      </w:pPr>
    </w:p>
    <w:p w14:paraId="215EBC91" w14:textId="77777777" w:rsidR="00743F2F" w:rsidRDefault="00743F2F" w:rsidP="00743F2F">
      <w:pPr>
        <w:pStyle w:val="NoSpacing"/>
      </w:pPr>
    </w:p>
    <w:p w14:paraId="4A74CBAF" w14:textId="77777777" w:rsidR="00743F2F" w:rsidRDefault="00743F2F" w:rsidP="00743F2F">
      <w:pPr>
        <w:pStyle w:val="NoSpacing"/>
      </w:pPr>
    </w:p>
    <w:p w14:paraId="7DB6DD93" w14:textId="77777777" w:rsidR="00743F2F" w:rsidRDefault="00743F2F" w:rsidP="00743F2F">
      <w:pPr>
        <w:pStyle w:val="NoSpacing"/>
      </w:pPr>
    </w:p>
    <w:p w14:paraId="6B5F4AE8" w14:textId="77777777" w:rsidR="00743F2F" w:rsidRDefault="00743F2F" w:rsidP="00743F2F">
      <w:pPr>
        <w:pStyle w:val="NoSpacing"/>
      </w:pPr>
    </w:p>
    <w:p w14:paraId="41C9A5E2" w14:textId="77777777" w:rsidR="00743F2F" w:rsidRDefault="00743F2F" w:rsidP="00743F2F">
      <w:pPr>
        <w:pStyle w:val="NoSpacing"/>
      </w:pPr>
    </w:p>
    <w:p w14:paraId="6FEDB5D3" w14:textId="77777777" w:rsidR="00743F2F" w:rsidRDefault="00743F2F" w:rsidP="00743F2F">
      <w:pPr>
        <w:pStyle w:val="NoSpacing"/>
      </w:pPr>
    </w:p>
    <w:p w14:paraId="0D6560FB" w14:textId="77777777" w:rsidR="00743F2F" w:rsidRDefault="00743F2F" w:rsidP="00743F2F">
      <w:pPr>
        <w:pStyle w:val="NoSpacing"/>
      </w:pPr>
    </w:p>
    <w:p w14:paraId="05464472" w14:textId="77777777" w:rsidR="00743F2F" w:rsidRDefault="00743F2F" w:rsidP="00743F2F">
      <w:pPr>
        <w:pStyle w:val="NoSpacing"/>
      </w:pPr>
    </w:p>
    <w:p w14:paraId="73BC72EC" w14:textId="77777777" w:rsidR="00743F2F" w:rsidRDefault="00743F2F" w:rsidP="00743F2F">
      <w:pPr>
        <w:pStyle w:val="NoSpacing"/>
      </w:pPr>
    </w:p>
    <w:p w14:paraId="1F91B9B4" w14:textId="77777777" w:rsidR="00743F2F" w:rsidRDefault="00743F2F" w:rsidP="00743F2F">
      <w:pPr>
        <w:pStyle w:val="NoSpacing"/>
      </w:pPr>
    </w:p>
    <w:p w14:paraId="348DEC82" w14:textId="77777777" w:rsidR="00743F2F" w:rsidRDefault="00743F2F"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770E216B" w14:textId="77777777" w:rsidR="003D14DD"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17129104" w:history="1">
            <w:r w:rsidR="003D14DD" w:rsidRPr="00B372D8">
              <w:rPr>
                <w:rStyle w:val="Hyperlink"/>
                <w:noProof/>
              </w:rPr>
              <w:t>Abstract</w:t>
            </w:r>
            <w:r w:rsidR="003D14DD">
              <w:rPr>
                <w:noProof/>
                <w:webHidden/>
              </w:rPr>
              <w:tab/>
            </w:r>
            <w:r w:rsidR="003D14DD">
              <w:rPr>
                <w:noProof/>
                <w:webHidden/>
              </w:rPr>
              <w:fldChar w:fldCharType="begin"/>
            </w:r>
            <w:r w:rsidR="003D14DD">
              <w:rPr>
                <w:noProof/>
                <w:webHidden/>
              </w:rPr>
              <w:instrText xml:space="preserve"> PAGEREF _Toc17129104 \h </w:instrText>
            </w:r>
            <w:r w:rsidR="003D14DD">
              <w:rPr>
                <w:noProof/>
                <w:webHidden/>
              </w:rPr>
            </w:r>
            <w:r w:rsidR="003D14DD">
              <w:rPr>
                <w:noProof/>
                <w:webHidden/>
              </w:rPr>
              <w:fldChar w:fldCharType="separate"/>
            </w:r>
            <w:r w:rsidR="003D14DD">
              <w:rPr>
                <w:noProof/>
                <w:webHidden/>
              </w:rPr>
              <w:t>0</w:t>
            </w:r>
            <w:r w:rsidR="003D14DD">
              <w:rPr>
                <w:noProof/>
                <w:webHidden/>
              </w:rPr>
              <w:fldChar w:fldCharType="end"/>
            </w:r>
          </w:hyperlink>
        </w:p>
        <w:p w14:paraId="7424FFED" w14:textId="77777777" w:rsidR="003D14DD" w:rsidRDefault="004244DB">
          <w:pPr>
            <w:pStyle w:val="TOC1"/>
            <w:tabs>
              <w:tab w:val="right" w:leader="dot" w:pos="9350"/>
            </w:tabs>
            <w:rPr>
              <w:rFonts w:asciiTheme="minorHAnsi" w:eastAsiaTheme="minorEastAsia" w:hAnsiTheme="minorHAnsi"/>
              <w:noProof/>
              <w:sz w:val="22"/>
            </w:rPr>
          </w:pPr>
          <w:hyperlink w:anchor="_Toc17129105" w:history="1">
            <w:r w:rsidR="003D14DD" w:rsidRPr="00B372D8">
              <w:rPr>
                <w:rStyle w:val="Hyperlink"/>
                <w:noProof/>
              </w:rPr>
              <w:t>Background</w:t>
            </w:r>
            <w:r w:rsidR="003D14DD">
              <w:rPr>
                <w:noProof/>
                <w:webHidden/>
              </w:rPr>
              <w:tab/>
            </w:r>
            <w:r w:rsidR="003D14DD">
              <w:rPr>
                <w:noProof/>
                <w:webHidden/>
              </w:rPr>
              <w:fldChar w:fldCharType="begin"/>
            </w:r>
            <w:r w:rsidR="003D14DD">
              <w:rPr>
                <w:noProof/>
                <w:webHidden/>
              </w:rPr>
              <w:instrText xml:space="preserve"> PAGEREF _Toc17129105 \h </w:instrText>
            </w:r>
            <w:r w:rsidR="003D14DD">
              <w:rPr>
                <w:noProof/>
                <w:webHidden/>
              </w:rPr>
            </w:r>
            <w:r w:rsidR="003D14DD">
              <w:rPr>
                <w:noProof/>
                <w:webHidden/>
              </w:rPr>
              <w:fldChar w:fldCharType="separate"/>
            </w:r>
            <w:r w:rsidR="003D14DD">
              <w:rPr>
                <w:noProof/>
                <w:webHidden/>
              </w:rPr>
              <w:t>2</w:t>
            </w:r>
            <w:r w:rsidR="003D14DD">
              <w:rPr>
                <w:noProof/>
                <w:webHidden/>
              </w:rPr>
              <w:fldChar w:fldCharType="end"/>
            </w:r>
          </w:hyperlink>
        </w:p>
        <w:p w14:paraId="4A7B2341" w14:textId="77777777" w:rsidR="003D14DD" w:rsidRDefault="004244DB">
          <w:pPr>
            <w:pStyle w:val="TOC2"/>
            <w:tabs>
              <w:tab w:val="right" w:leader="dot" w:pos="9350"/>
            </w:tabs>
            <w:rPr>
              <w:rFonts w:asciiTheme="minorHAnsi" w:eastAsiaTheme="minorEastAsia" w:hAnsiTheme="minorHAnsi"/>
              <w:noProof/>
              <w:sz w:val="22"/>
            </w:rPr>
          </w:pPr>
          <w:hyperlink w:anchor="_Toc17129106" w:history="1">
            <w:r w:rsidR="003D14DD" w:rsidRPr="00B372D8">
              <w:rPr>
                <w:rStyle w:val="Hyperlink"/>
                <w:noProof/>
              </w:rPr>
              <w:t>Modeling Considerations</w:t>
            </w:r>
            <w:r w:rsidR="003D14DD">
              <w:rPr>
                <w:noProof/>
                <w:webHidden/>
              </w:rPr>
              <w:tab/>
            </w:r>
            <w:r w:rsidR="003D14DD">
              <w:rPr>
                <w:noProof/>
                <w:webHidden/>
              </w:rPr>
              <w:fldChar w:fldCharType="begin"/>
            </w:r>
            <w:r w:rsidR="003D14DD">
              <w:rPr>
                <w:noProof/>
                <w:webHidden/>
              </w:rPr>
              <w:instrText xml:space="preserve"> PAGEREF _Toc17129106 \h </w:instrText>
            </w:r>
            <w:r w:rsidR="003D14DD">
              <w:rPr>
                <w:noProof/>
                <w:webHidden/>
              </w:rPr>
            </w:r>
            <w:r w:rsidR="003D14DD">
              <w:rPr>
                <w:noProof/>
                <w:webHidden/>
              </w:rPr>
              <w:fldChar w:fldCharType="separate"/>
            </w:r>
            <w:r w:rsidR="003D14DD">
              <w:rPr>
                <w:noProof/>
                <w:webHidden/>
              </w:rPr>
              <w:t>4</w:t>
            </w:r>
            <w:r w:rsidR="003D14DD">
              <w:rPr>
                <w:noProof/>
                <w:webHidden/>
              </w:rPr>
              <w:fldChar w:fldCharType="end"/>
            </w:r>
          </w:hyperlink>
        </w:p>
        <w:p w14:paraId="71044DB3" w14:textId="77777777" w:rsidR="003D14DD" w:rsidRDefault="004244DB">
          <w:pPr>
            <w:pStyle w:val="TOC2"/>
            <w:tabs>
              <w:tab w:val="right" w:leader="dot" w:pos="9350"/>
            </w:tabs>
            <w:rPr>
              <w:rFonts w:asciiTheme="minorHAnsi" w:eastAsiaTheme="minorEastAsia" w:hAnsiTheme="minorHAnsi"/>
              <w:noProof/>
              <w:sz w:val="22"/>
            </w:rPr>
          </w:pPr>
          <w:hyperlink w:anchor="_Toc17129107" w:history="1">
            <w:r w:rsidR="003D14DD" w:rsidRPr="00B372D8">
              <w:rPr>
                <w:rStyle w:val="Hyperlink"/>
                <w:noProof/>
              </w:rPr>
              <w:t>Rats as a Model</w:t>
            </w:r>
            <w:r w:rsidR="003D14DD">
              <w:rPr>
                <w:noProof/>
                <w:webHidden/>
              </w:rPr>
              <w:tab/>
            </w:r>
            <w:r w:rsidR="003D14DD">
              <w:rPr>
                <w:noProof/>
                <w:webHidden/>
              </w:rPr>
              <w:fldChar w:fldCharType="begin"/>
            </w:r>
            <w:r w:rsidR="003D14DD">
              <w:rPr>
                <w:noProof/>
                <w:webHidden/>
              </w:rPr>
              <w:instrText xml:space="preserve"> PAGEREF _Toc17129107 \h </w:instrText>
            </w:r>
            <w:r w:rsidR="003D14DD">
              <w:rPr>
                <w:noProof/>
                <w:webHidden/>
              </w:rPr>
            </w:r>
            <w:r w:rsidR="003D14DD">
              <w:rPr>
                <w:noProof/>
                <w:webHidden/>
              </w:rPr>
              <w:fldChar w:fldCharType="separate"/>
            </w:r>
            <w:r w:rsidR="003D14DD">
              <w:rPr>
                <w:noProof/>
                <w:webHidden/>
              </w:rPr>
              <w:t>5</w:t>
            </w:r>
            <w:r w:rsidR="003D14DD">
              <w:rPr>
                <w:noProof/>
                <w:webHidden/>
              </w:rPr>
              <w:fldChar w:fldCharType="end"/>
            </w:r>
          </w:hyperlink>
        </w:p>
        <w:p w14:paraId="4D25CB1B" w14:textId="77777777" w:rsidR="003D14DD" w:rsidRDefault="004244DB">
          <w:pPr>
            <w:pStyle w:val="TOC2"/>
            <w:tabs>
              <w:tab w:val="right" w:leader="dot" w:pos="9350"/>
            </w:tabs>
            <w:rPr>
              <w:rFonts w:asciiTheme="minorHAnsi" w:eastAsiaTheme="minorEastAsia" w:hAnsiTheme="minorHAnsi"/>
              <w:noProof/>
              <w:sz w:val="22"/>
            </w:rPr>
          </w:pPr>
          <w:hyperlink w:anchor="_Toc17129108" w:history="1">
            <w:r w:rsidR="003D14DD" w:rsidRPr="00B372D8">
              <w:rPr>
                <w:rStyle w:val="Hyperlink"/>
                <w:noProof/>
              </w:rPr>
              <w:t>Previous Project Developments</w:t>
            </w:r>
            <w:r w:rsidR="003D14DD">
              <w:rPr>
                <w:noProof/>
                <w:webHidden/>
              </w:rPr>
              <w:tab/>
            </w:r>
            <w:r w:rsidR="003D14DD">
              <w:rPr>
                <w:noProof/>
                <w:webHidden/>
              </w:rPr>
              <w:fldChar w:fldCharType="begin"/>
            </w:r>
            <w:r w:rsidR="003D14DD">
              <w:rPr>
                <w:noProof/>
                <w:webHidden/>
              </w:rPr>
              <w:instrText xml:space="preserve"> PAGEREF _Toc17129108 \h </w:instrText>
            </w:r>
            <w:r w:rsidR="003D14DD">
              <w:rPr>
                <w:noProof/>
                <w:webHidden/>
              </w:rPr>
            </w:r>
            <w:r w:rsidR="003D14DD">
              <w:rPr>
                <w:noProof/>
                <w:webHidden/>
              </w:rPr>
              <w:fldChar w:fldCharType="separate"/>
            </w:r>
            <w:r w:rsidR="003D14DD">
              <w:rPr>
                <w:noProof/>
                <w:webHidden/>
              </w:rPr>
              <w:t>6</w:t>
            </w:r>
            <w:r w:rsidR="003D14DD">
              <w:rPr>
                <w:noProof/>
                <w:webHidden/>
              </w:rPr>
              <w:fldChar w:fldCharType="end"/>
            </w:r>
          </w:hyperlink>
        </w:p>
        <w:p w14:paraId="3DEDA70C" w14:textId="77777777" w:rsidR="003D14DD" w:rsidRDefault="004244DB">
          <w:pPr>
            <w:pStyle w:val="TOC2"/>
            <w:tabs>
              <w:tab w:val="right" w:leader="dot" w:pos="9350"/>
            </w:tabs>
            <w:rPr>
              <w:rFonts w:asciiTheme="minorHAnsi" w:eastAsiaTheme="minorEastAsia" w:hAnsiTheme="minorHAnsi"/>
              <w:noProof/>
              <w:sz w:val="22"/>
            </w:rPr>
          </w:pPr>
          <w:hyperlink w:anchor="_Toc17129109" w:history="1">
            <w:r w:rsidR="003D14DD" w:rsidRPr="00B372D8">
              <w:rPr>
                <w:rStyle w:val="Hyperlink"/>
                <w:noProof/>
              </w:rPr>
              <w:t>Synergies</w:t>
            </w:r>
            <w:r w:rsidR="003D14DD">
              <w:rPr>
                <w:noProof/>
                <w:webHidden/>
              </w:rPr>
              <w:tab/>
            </w:r>
            <w:r w:rsidR="003D14DD">
              <w:rPr>
                <w:noProof/>
                <w:webHidden/>
              </w:rPr>
              <w:fldChar w:fldCharType="begin"/>
            </w:r>
            <w:r w:rsidR="003D14DD">
              <w:rPr>
                <w:noProof/>
                <w:webHidden/>
              </w:rPr>
              <w:instrText xml:space="preserve"> PAGEREF _Toc17129109 \h </w:instrText>
            </w:r>
            <w:r w:rsidR="003D14DD">
              <w:rPr>
                <w:noProof/>
                <w:webHidden/>
              </w:rPr>
            </w:r>
            <w:r w:rsidR="003D14DD">
              <w:rPr>
                <w:noProof/>
                <w:webHidden/>
              </w:rPr>
              <w:fldChar w:fldCharType="separate"/>
            </w:r>
            <w:r w:rsidR="003D14DD">
              <w:rPr>
                <w:noProof/>
                <w:webHidden/>
              </w:rPr>
              <w:t>8</w:t>
            </w:r>
            <w:r w:rsidR="003D14DD">
              <w:rPr>
                <w:noProof/>
                <w:webHidden/>
              </w:rPr>
              <w:fldChar w:fldCharType="end"/>
            </w:r>
          </w:hyperlink>
        </w:p>
        <w:p w14:paraId="612E41D6" w14:textId="77777777" w:rsidR="003D14DD" w:rsidRDefault="004244DB">
          <w:pPr>
            <w:pStyle w:val="TOC2"/>
            <w:tabs>
              <w:tab w:val="right" w:leader="dot" w:pos="9350"/>
            </w:tabs>
            <w:rPr>
              <w:rFonts w:asciiTheme="minorHAnsi" w:eastAsiaTheme="minorEastAsia" w:hAnsiTheme="minorHAnsi"/>
              <w:noProof/>
              <w:sz w:val="22"/>
            </w:rPr>
          </w:pPr>
          <w:hyperlink w:anchor="_Toc17129110" w:history="1">
            <w:r w:rsidR="003D14DD" w:rsidRPr="00B372D8">
              <w:rPr>
                <w:rStyle w:val="Hyperlink"/>
                <w:noProof/>
              </w:rPr>
              <w:t>Perturbations</w:t>
            </w:r>
            <w:r w:rsidR="003D14DD">
              <w:rPr>
                <w:noProof/>
                <w:webHidden/>
              </w:rPr>
              <w:tab/>
            </w:r>
            <w:r w:rsidR="003D14DD">
              <w:rPr>
                <w:noProof/>
                <w:webHidden/>
              </w:rPr>
              <w:fldChar w:fldCharType="begin"/>
            </w:r>
            <w:r w:rsidR="003D14DD">
              <w:rPr>
                <w:noProof/>
                <w:webHidden/>
              </w:rPr>
              <w:instrText xml:space="preserve"> PAGEREF _Toc17129110 \h </w:instrText>
            </w:r>
            <w:r w:rsidR="003D14DD">
              <w:rPr>
                <w:noProof/>
                <w:webHidden/>
              </w:rPr>
            </w:r>
            <w:r w:rsidR="003D14DD">
              <w:rPr>
                <w:noProof/>
                <w:webHidden/>
              </w:rPr>
              <w:fldChar w:fldCharType="separate"/>
            </w:r>
            <w:r w:rsidR="003D14DD">
              <w:rPr>
                <w:noProof/>
                <w:webHidden/>
              </w:rPr>
              <w:t>10</w:t>
            </w:r>
            <w:r w:rsidR="003D14DD">
              <w:rPr>
                <w:noProof/>
                <w:webHidden/>
              </w:rPr>
              <w:fldChar w:fldCharType="end"/>
            </w:r>
          </w:hyperlink>
        </w:p>
        <w:p w14:paraId="46A09DB6" w14:textId="77777777" w:rsidR="003D14DD" w:rsidRDefault="004244DB">
          <w:pPr>
            <w:pStyle w:val="TOC1"/>
            <w:tabs>
              <w:tab w:val="right" w:leader="dot" w:pos="9350"/>
            </w:tabs>
            <w:rPr>
              <w:rFonts w:asciiTheme="minorHAnsi" w:eastAsiaTheme="minorEastAsia" w:hAnsiTheme="minorHAnsi"/>
              <w:noProof/>
              <w:sz w:val="22"/>
            </w:rPr>
          </w:pPr>
          <w:hyperlink w:anchor="_Toc17129111" w:history="1">
            <w:r w:rsidR="003D14DD" w:rsidRPr="00B372D8">
              <w:rPr>
                <w:rStyle w:val="Hyperlink"/>
                <w:noProof/>
              </w:rPr>
              <w:t>Completed Work and Remaining Work</w:t>
            </w:r>
            <w:r w:rsidR="003D14DD">
              <w:rPr>
                <w:noProof/>
                <w:webHidden/>
              </w:rPr>
              <w:tab/>
            </w:r>
            <w:r w:rsidR="003D14DD">
              <w:rPr>
                <w:noProof/>
                <w:webHidden/>
              </w:rPr>
              <w:fldChar w:fldCharType="begin"/>
            </w:r>
            <w:r w:rsidR="003D14DD">
              <w:rPr>
                <w:noProof/>
                <w:webHidden/>
              </w:rPr>
              <w:instrText xml:space="preserve"> PAGEREF _Toc17129111 \h </w:instrText>
            </w:r>
            <w:r w:rsidR="003D14DD">
              <w:rPr>
                <w:noProof/>
                <w:webHidden/>
              </w:rPr>
            </w:r>
            <w:r w:rsidR="003D14DD">
              <w:rPr>
                <w:noProof/>
                <w:webHidden/>
              </w:rPr>
              <w:fldChar w:fldCharType="separate"/>
            </w:r>
            <w:r w:rsidR="003D14DD">
              <w:rPr>
                <w:noProof/>
                <w:webHidden/>
              </w:rPr>
              <w:t>10</w:t>
            </w:r>
            <w:r w:rsidR="003D14DD">
              <w:rPr>
                <w:noProof/>
                <w:webHidden/>
              </w:rPr>
              <w:fldChar w:fldCharType="end"/>
            </w:r>
          </w:hyperlink>
        </w:p>
        <w:p w14:paraId="1ACF2955" w14:textId="77777777" w:rsidR="003D14DD" w:rsidRDefault="004244DB">
          <w:pPr>
            <w:pStyle w:val="TOC2"/>
            <w:tabs>
              <w:tab w:val="right" w:leader="dot" w:pos="9350"/>
            </w:tabs>
            <w:rPr>
              <w:rFonts w:asciiTheme="minorHAnsi" w:eastAsiaTheme="minorEastAsia" w:hAnsiTheme="minorHAnsi"/>
              <w:noProof/>
              <w:sz w:val="22"/>
            </w:rPr>
          </w:pPr>
          <w:hyperlink w:anchor="_Toc17129112" w:history="1">
            <w:r w:rsidR="003D14DD" w:rsidRPr="00B372D8">
              <w:rPr>
                <w:rStyle w:val="Hyperlink"/>
                <w:noProof/>
              </w:rPr>
              <w:t>Aim 1 - Develop a physiologically relevant rat hindlimb model</w:t>
            </w:r>
            <w:r w:rsidR="003D14DD">
              <w:rPr>
                <w:noProof/>
                <w:webHidden/>
              </w:rPr>
              <w:tab/>
            </w:r>
            <w:r w:rsidR="003D14DD">
              <w:rPr>
                <w:noProof/>
                <w:webHidden/>
              </w:rPr>
              <w:fldChar w:fldCharType="begin"/>
            </w:r>
            <w:r w:rsidR="003D14DD">
              <w:rPr>
                <w:noProof/>
                <w:webHidden/>
              </w:rPr>
              <w:instrText xml:space="preserve"> PAGEREF _Toc17129112 \h </w:instrText>
            </w:r>
            <w:r w:rsidR="003D14DD">
              <w:rPr>
                <w:noProof/>
                <w:webHidden/>
              </w:rPr>
            </w:r>
            <w:r w:rsidR="003D14DD">
              <w:rPr>
                <w:noProof/>
                <w:webHidden/>
              </w:rPr>
              <w:fldChar w:fldCharType="separate"/>
            </w:r>
            <w:r w:rsidR="003D14DD">
              <w:rPr>
                <w:noProof/>
                <w:webHidden/>
              </w:rPr>
              <w:t>11</w:t>
            </w:r>
            <w:r w:rsidR="003D14DD">
              <w:rPr>
                <w:noProof/>
                <w:webHidden/>
              </w:rPr>
              <w:fldChar w:fldCharType="end"/>
            </w:r>
          </w:hyperlink>
        </w:p>
        <w:p w14:paraId="18717008" w14:textId="77777777" w:rsidR="003D14DD" w:rsidRDefault="004244DB">
          <w:pPr>
            <w:pStyle w:val="TOC3"/>
            <w:tabs>
              <w:tab w:val="right" w:leader="dot" w:pos="9350"/>
            </w:tabs>
            <w:rPr>
              <w:rFonts w:asciiTheme="minorHAnsi" w:eastAsiaTheme="minorEastAsia" w:hAnsiTheme="minorHAnsi"/>
              <w:noProof/>
              <w:sz w:val="22"/>
            </w:rPr>
          </w:pPr>
          <w:hyperlink w:anchor="_Toc17129113" w:history="1">
            <w:r w:rsidR="003D14DD" w:rsidRPr="00B372D8">
              <w:rPr>
                <w:rStyle w:val="Hyperlink"/>
                <w:noProof/>
              </w:rPr>
              <w:t>Completed Work</w:t>
            </w:r>
            <w:r w:rsidR="003D14DD">
              <w:rPr>
                <w:noProof/>
                <w:webHidden/>
              </w:rPr>
              <w:tab/>
            </w:r>
            <w:r w:rsidR="003D14DD">
              <w:rPr>
                <w:noProof/>
                <w:webHidden/>
              </w:rPr>
              <w:fldChar w:fldCharType="begin"/>
            </w:r>
            <w:r w:rsidR="003D14DD">
              <w:rPr>
                <w:noProof/>
                <w:webHidden/>
              </w:rPr>
              <w:instrText xml:space="preserve"> PAGEREF _Toc17129113 \h </w:instrText>
            </w:r>
            <w:r w:rsidR="003D14DD">
              <w:rPr>
                <w:noProof/>
                <w:webHidden/>
              </w:rPr>
            </w:r>
            <w:r w:rsidR="003D14DD">
              <w:rPr>
                <w:noProof/>
                <w:webHidden/>
              </w:rPr>
              <w:fldChar w:fldCharType="separate"/>
            </w:r>
            <w:r w:rsidR="003D14DD">
              <w:rPr>
                <w:noProof/>
                <w:webHidden/>
              </w:rPr>
              <w:t>11</w:t>
            </w:r>
            <w:r w:rsidR="003D14DD">
              <w:rPr>
                <w:noProof/>
                <w:webHidden/>
              </w:rPr>
              <w:fldChar w:fldCharType="end"/>
            </w:r>
          </w:hyperlink>
        </w:p>
        <w:p w14:paraId="52E3A7B1" w14:textId="77777777" w:rsidR="003D14DD" w:rsidRDefault="004244DB">
          <w:pPr>
            <w:pStyle w:val="TOC3"/>
            <w:tabs>
              <w:tab w:val="right" w:leader="dot" w:pos="9350"/>
            </w:tabs>
            <w:rPr>
              <w:rFonts w:asciiTheme="minorHAnsi" w:eastAsiaTheme="minorEastAsia" w:hAnsiTheme="minorHAnsi"/>
              <w:noProof/>
              <w:sz w:val="22"/>
            </w:rPr>
          </w:pPr>
          <w:hyperlink w:anchor="_Toc17129114" w:history="1">
            <w:r w:rsidR="003D14DD" w:rsidRPr="00B372D8">
              <w:rPr>
                <w:rStyle w:val="Hyperlink"/>
                <w:noProof/>
              </w:rPr>
              <w:t>Remaining Work</w:t>
            </w:r>
            <w:r w:rsidR="003D14DD">
              <w:rPr>
                <w:noProof/>
                <w:webHidden/>
              </w:rPr>
              <w:tab/>
            </w:r>
            <w:r w:rsidR="003D14DD">
              <w:rPr>
                <w:noProof/>
                <w:webHidden/>
              </w:rPr>
              <w:fldChar w:fldCharType="begin"/>
            </w:r>
            <w:r w:rsidR="003D14DD">
              <w:rPr>
                <w:noProof/>
                <w:webHidden/>
              </w:rPr>
              <w:instrText xml:space="preserve"> PAGEREF _Toc17129114 \h </w:instrText>
            </w:r>
            <w:r w:rsidR="003D14DD">
              <w:rPr>
                <w:noProof/>
                <w:webHidden/>
              </w:rPr>
            </w:r>
            <w:r w:rsidR="003D14DD">
              <w:rPr>
                <w:noProof/>
                <w:webHidden/>
              </w:rPr>
              <w:fldChar w:fldCharType="separate"/>
            </w:r>
            <w:r w:rsidR="003D14DD">
              <w:rPr>
                <w:noProof/>
                <w:webHidden/>
              </w:rPr>
              <w:t>15</w:t>
            </w:r>
            <w:r w:rsidR="003D14DD">
              <w:rPr>
                <w:noProof/>
                <w:webHidden/>
              </w:rPr>
              <w:fldChar w:fldCharType="end"/>
            </w:r>
          </w:hyperlink>
        </w:p>
        <w:p w14:paraId="02A50167" w14:textId="77777777" w:rsidR="003D14DD" w:rsidRDefault="004244DB">
          <w:pPr>
            <w:pStyle w:val="TOC3"/>
            <w:tabs>
              <w:tab w:val="right" w:leader="dot" w:pos="9350"/>
            </w:tabs>
            <w:rPr>
              <w:rFonts w:asciiTheme="minorHAnsi" w:eastAsiaTheme="minorEastAsia" w:hAnsiTheme="minorHAnsi"/>
              <w:noProof/>
              <w:sz w:val="22"/>
            </w:rPr>
          </w:pPr>
          <w:hyperlink w:anchor="_Toc17129115" w:history="1">
            <w:r w:rsidR="003D14DD" w:rsidRPr="00B372D8">
              <w:rPr>
                <w:rStyle w:val="Hyperlink"/>
                <w:noProof/>
              </w:rPr>
              <w:t>Publications</w:t>
            </w:r>
            <w:r w:rsidR="003D14DD">
              <w:rPr>
                <w:noProof/>
                <w:webHidden/>
              </w:rPr>
              <w:tab/>
            </w:r>
            <w:r w:rsidR="003D14DD">
              <w:rPr>
                <w:noProof/>
                <w:webHidden/>
              </w:rPr>
              <w:fldChar w:fldCharType="begin"/>
            </w:r>
            <w:r w:rsidR="003D14DD">
              <w:rPr>
                <w:noProof/>
                <w:webHidden/>
              </w:rPr>
              <w:instrText xml:space="preserve"> PAGEREF _Toc17129115 \h </w:instrText>
            </w:r>
            <w:r w:rsidR="003D14DD">
              <w:rPr>
                <w:noProof/>
                <w:webHidden/>
              </w:rPr>
            </w:r>
            <w:r w:rsidR="003D14DD">
              <w:rPr>
                <w:noProof/>
                <w:webHidden/>
              </w:rPr>
              <w:fldChar w:fldCharType="separate"/>
            </w:r>
            <w:r w:rsidR="003D14DD">
              <w:rPr>
                <w:noProof/>
                <w:webHidden/>
              </w:rPr>
              <w:t>15</w:t>
            </w:r>
            <w:r w:rsidR="003D14DD">
              <w:rPr>
                <w:noProof/>
                <w:webHidden/>
              </w:rPr>
              <w:fldChar w:fldCharType="end"/>
            </w:r>
          </w:hyperlink>
        </w:p>
        <w:p w14:paraId="0F338691" w14:textId="77777777" w:rsidR="003D14DD" w:rsidRDefault="004244DB">
          <w:pPr>
            <w:pStyle w:val="TOC2"/>
            <w:tabs>
              <w:tab w:val="right" w:leader="dot" w:pos="9350"/>
            </w:tabs>
            <w:rPr>
              <w:rFonts w:asciiTheme="minorHAnsi" w:eastAsiaTheme="minorEastAsia" w:hAnsiTheme="minorHAnsi"/>
              <w:noProof/>
              <w:sz w:val="22"/>
            </w:rPr>
          </w:pPr>
          <w:hyperlink w:anchor="_Toc17129116" w:history="1">
            <w:r w:rsidR="003D14DD" w:rsidRPr="00B372D8">
              <w:rPr>
                <w:rStyle w:val="Hyperlink"/>
                <w:noProof/>
              </w:rPr>
              <w:t>Aim 2 – Developing stimulation patterns for muscles during walking</w:t>
            </w:r>
            <w:r w:rsidR="003D14DD">
              <w:rPr>
                <w:noProof/>
                <w:webHidden/>
              </w:rPr>
              <w:tab/>
            </w:r>
            <w:r w:rsidR="003D14DD">
              <w:rPr>
                <w:noProof/>
                <w:webHidden/>
              </w:rPr>
              <w:fldChar w:fldCharType="begin"/>
            </w:r>
            <w:r w:rsidR="003D14DD">
              <w:rPr>
                <w:noProof/>
                <w:webHidden/>
              </w:rPr>
              <w:instrText xml:space="preserve"> PAGEREF _Toc17129116 \h </w:instrText>
            </w:r>
            <w:r w:rsidR="003D14DD">
              <w:rPr>
                <w:noProof/>
                <w:webHidden/>
              </w:rPr>
            </w:r>
            <w:r w:rsidR="003D14DD">
              <w:rPr>
                <w:noProof/>
                <w:webHidden/>
              </w:rPr>
              <w:fldChar w:fldCharType="separate"/>
            </w:r>
            <w:r w:rsidR="003D14DD">
              <w:rPr>
                <w:noProof/>
                <w:webHidden/>
              </w:rPr>
              <w:t>15</w:t>
            </w:r>
            <w:r w:rsidR="003D14DD">
              <w:rPr>
                <w:noProof/>
                <w:webHidden/>
              </w:rPr>
              <w:fldChar w:fldCharType="end"/>
            </w:r>
          </w:hyperlink>
        </w:p>
        <w:p w14:paraId="46BE1A5B" w14:textId="77777777" w:rsidR="003D14DD" w:rsidRDefault="004244DB">
          <w:pPr>
            <w:pStyle w:val="TOC3"/>
            <w:tabs>
              <w:tab w:val="right" w:leader="dot" w:pos="9350"/>
            </w:tabs>
            <w:rPr>
              <w:rFonts w:asciiTheme="minorHAnsi" w:eastAsiaTheme="minorEastAsia" w:hAnsiTheme="minorHAnsi"/>
              <w:noProof/>
              <w:sz w:val="22"/>
            </w:rPr>
          </w:pPr>
          <w:hyperlink w:anchor="_Toc17129117" w:history="1">
            <w:r w:rsidR="003D14DD" w:rsidRPr="00B372D8">
              <w:rPr>
                <w:rStyle w:val="Hyperlink"/>
                <w:noProof/>
              </w:rPr>
              <w:t>Completed Work</w:t>
            </w:r>
            <w:r w:rsidR="003D14DD">
              <w:rPr>
                <w:noProof/>
                <w:webHidden/>
              </w:rPr>
              <w:tab/>
            </w:r>
            <w:r w:rsidR="003D14DD">
              <w:rPr>
                <w:noProof/>
                <w:webHidden/>
              </w:rPr>
              <w:fldChar w:fldCharType="begin"/>
            </w:r>
            <w:r w:rsidR="003D14DD">
              <w:rPr>
                <w:noProof/>
                <w:webHidden/>
              </w:rPr>
              <w:instrText xml:space="preserve"> PAGEREF _Toc17129117 \h </w:instrText>
            </w:r>
            <w:r w:rsidR="003D14DD">
              <w:rPr>
                <w:noProof/>
                <w:webHidden/>
              </w:rPr>
            </w:r>
            <w:r w:rsidR="003D14DD">
              <w:rPr>
                <w:noProof/>
                <w:webHidden/>
              </w:rPr>
              <w:fldChar w:fldCharType="separate"/>
            </w:r>
            <w:r w:rsidR="003D14DD">
              <w:rPr>
                <w:noProof/>
                <w:webHidden/>
              </w:rPr>
              <w:t>15</w:t>
            </w:r>
            <w:r w:rsidR="003D14DD">
              <w:rPr>
                <w:noProof/>
                <w:webHidden/>
              </w:rPr>
              <w:fldChar w:fldCharType="end"/>
            </w:r>
          </w:hyperlink>
        </w:p>
        <w:p w14:paraId="0605EFF3" w14:textId="77777777" w:rsidR="003D14DD" w:rsidRDefault="004244DB">
          <w:pPr>
            <w:pStyle w:val="TOC3"/>
            <w:tabs>
              <w:tab w:val="right" w:leader="dot" w:pos="9350"/>
            </w:tabs>
            <w:rPr>
              <w:rFonts w:asciiTheme="minorHAnsi" w:eastAsiaTheme="minorEastAsia" w:hAnsiTheme="minorHAnsi"/>
              <w:noProof/>
              <w:sz w:val="22"/>
            </w:rPr>
          </w:pPr>
          <w:hyperlink w:anchor="_Toc17129118" w:history="1">
            <w:r w:rsidR="003D14DD" w:rsidRPr="00B372D8">
              <w:rPr>
                <w:rStyle w:val="Hyperlink"/>
                <w:noProof/>
              </w:rPr>
              <w:t>Remaining Work</w:t>
            </w:r>
            <w:r w:rsidR="003D14DD">
              <w:rPr>
                <w:noProof/>
                <w:webHidden/>
              </w:rPr>
              <w:tab/>
            </w:r>
            <w:r w:rsidR="003D14DD">
              <w:rPr>
                <w:noProof/>
                <w:webHidden/>
              </w:rPr>
              <w:fldChar w:fldCharType="begin"/>
            </w:r>
            <w:r w:rsidR="003D14DD">
              <w:rPr>
                <w:noProof/>
                <w:webHidden/>
              </w:rPr>
              <w:instrText xml:space="preserve"> PAGEREF _Toc17129118 \h </w:instrText>
            </w:r>
            <w:r w:rsidR="003D14DD">
              <w:rPr>
                <w:noProof/>
                <w:webHidden/>
              </w:rPr>
            </w:r>
            <w:r w:rsidR="003D14DD">
              <w:rPr>
                <w:noProof/>
                <w:webHidden/>
              </w:rPr>
              <w:fldChar w:fldCharType="separate"/>
            </w:r>
            <w:r w:rsidR="003D14DD">
              <w:rPr>
                <w:noProof/>
                <w:webHidden/>
              </w:rPr>
              <w:t>24</w:t>
            </w:r>
            <w:r w:rsidR="003D14DD">
              <w:rPr>
                <w:noProof/>
                <w:webHidden/>
              </w:rPr>
              <w:fldChar w:fldCharType="end"/>
            </w:r>
          </w:hyperlink>
        </w:p>
        <w:p w14:paraId="2CD2FD6B" w14:textId="77777777" w:rsidR="003D14DD" w:rsidRDefault="004244DB">
          <w:pPr>
            <w:pStyle w:val="TOC3"/>
            <w:tabs>
              <w:tab w:val="right" w:leader="dot" w:pos="9350"/>
            </w:tabs>
            <w:rPr>
              <w:rFonts w:asciiTheme="minorHAnsi" w:eastAsiaTheme="minorEastAsia" w:hAnsiTheme="minorHAnsi"/>
              <w:noProof/>
              <w:sz w:val="22"/>
            </w:rPr>
          </w:pPr>
          <w:hyperlink w:anchor="_Toc17129119" w:history="1">
            <w:r w:rsidR="003D14DD" w:rsidRPr="00B372D8">
              <w:rPr>
                <w:rStyle w:val="Hyperlink"/>
                <w:noProof/>
              </w:rPr>
              <w:t>Publications</w:t>
            </w:r>
            <w:r w:rsidR="003D14DD">
              <w:rPr>
                <w:noProof/>
                <w:webHidden/>
              </w:rPr>
              <w:tab/>
            </w:r>
            <w:r w:rsidR="003D14DD">
              <w:rPr>
                <w:noProof/>
                <w:webHidden/>
              </w:rPr>
              <w:fldChar w:fldCharType="begin"/>
            </w:r>
            <w:r w:rsidR="003D14DD">
              <w:rPr>
                <w:noProof/>
                <w:webHidden/>
              </w:rPr>
              <w:instrText xml:space="preserve"> PAGEREF _Toc17129119 \h </w:instrText>
            </w:r>
            <w:r w:rsidR="003D14DD">
              <w:rPr>
                <w:noProof/>
                <w:webHidden/>
              </w:rPr>
            </w:r>
            <w:r w:rsidR="003D14DD">
              <w:rPr>
                <w:noProof/>
                <w:webHidden/>
              </w:rPr>
              <w:fldChar w:fldCharType="separate"/>
            </w:r>
            <w:r w:rsidR="003D14DD">
              <w:rPr>
                <w:noProof/>
                <w:webHidden/>
              </w:rPr>
              <w:t>25</w:t>
            </w:r>
            <w:r w:rsidR="003D14DD">
              <w:rPr>
                <w:noProof/>
                <w:webHidden/>
              </w:rPr>
              <w:fldChar w:fldCharType="end"/>
            </w:r>
          </w:hyperlink>
        </w:p>
        <w:p w14:paraId="3550B7EE" w14:textId="77777777" w:rsidR="003D14DD" w:rsidRDefault="004244DB">
          <w:pPr>
            <w:pStyle w:val="TOC2"/>
            <w:tabs>
              <w:tab w:val="right" w:leader="dot" w:pos="9350"/>
            </w:tabs>
            <w:rPr>
              <w:rFonts w:asciiTheme="minorHAnsi" w:eastAsiaTheme="minorEastAsia" w:hAnsiTheme="minorHAnsi"/>
              <w:noProof/>
              <w:sz w:val="22"/>
            </w:rPr>
          </w:pPr>
          <w:hyperlink w:anchor="_Toc17129120" w:history="1">
            <w:r w:rsidR="003D14DD" w:rsidRPr="00B372D8">
              <w:rPr>
                <w:rStyle w:val="Hyperlink"/>
                <w:noProof/>
              </w:rPr>
              <w:t>Aim 3 – Creating a walking rat with large neural network</w:t>
            </w:r>
            <w:r w:rsidR="003D14DD">
              <w:rPr>
                <w:noProof/>
                <w:webHidden/>
              </w:rPr>
              <w:tab/>
            </w:r>
            <w:r w:rsidR="003D14DD">
              <w:rPr>
                <w:noProof/>
                <w:webHidden/>
              </w:rPr>
              <w:fldChar w:fldCharType="begin"/>
            </w:r>
            <w:r w:rsidR="003D14DD">
              <w:rPr>
                <w:noProof/>
                <w:webHidden/>
              </w:rPr>
              <w:instrText xml:space="preserve"> PAGEREF _Toc17129120 \h </w:instrText>
            </w:r>
            <w:r w:rsidR="003D14DD">
              <w:rPr>
                <w:noProof/>
                <w:webHidden/>
              </w:rPr>
            </w:r>
            <w:r w:rsidR="003D14DD">
              <w:rPr>
                <w:noProof/>
                <w:webHidden/>
              </w:rPr>
              <w:fldChar w:fldCharType="separate"/>
            </w:r>
            <w:r w:rsidR="003D14DD">
              <w:rPr>
                <w:noProof/>
                <w:webHidden/>
              </w:rPr>
              <w:t>25</w:t>
            </w:r>
            <w:r w:rsidR="003D14DD">
              <w:rPr>
                <w:noProof/>
                <w:webHidden/>
              </w:rPr>
              <w:fldChar w:fldCharType="end"/>
            </w:r>
          </w:hyperlink>
        </w:p>
        <w:p w14:paraId="74ACF8EE" w14:textId="77777777" w:rsidR="003D14DD" w:rsidRDefault="004244DB">
          <w:pPr>
            <w:pStyle w:val="TOC3"/>
            <w:tabs>
              <w:tab w:val="right" w:leader="dot" w:pos="9350"/>
            </w:tabs>
            <w:rPr>
              <w:rFonts w:asciiTheme="minorHAnsi" w:eastAsiaTheme="minorEastAsia" w:hAnsiTheme="minorHAnsi"/>
              <w:noProof/>
              <w:sz w:val="22"/>
            </w:rPr>
          </w:pPr>
          <w:hyperlink w:anchor="_Toc17129121" w:history="1">
            <w:r w:rsidR="003D14DD" w:rsidRPr="00B372D8">
              <w:rPr>
                <w:rStyle w:val="Hyperlink"/>
                <w:noProof/>
              </w:rPr>
              <w:t>Completed Work</w:t>
            </w:r>
            <w:r w:rsidR="003D14DD">
              <w:rPr>
                <w:noProof/>
                <w:webHidden/>
              </w:rPr>
              <w:tab/>
            </w:r>
            <w:r w:rsidR="003D14DD">
              <w:rPr>
                <w:noProof/>
                <w:webHidden/>
              </w:rPr>
              <w:fldChar w:fldCharType="begin"/>
            </w:r>
            <w:r w:rsidR="003D14DD">
              <w:rPr>
                <w:noProof/>
                <w:webHidden/>
              </w:rPr>
              <w:instrText xml:space="preserve"> PAGEREF _Toc17129121 \h </w:instrText>
            </w:r>
            <w:r w:rsidR="003D14DD">
              <w:rPr>
                <w:noProof/>
                <w:webHidden/>
              </w:rPr>
            </w:r>
            <w:r w:rsidR="003D14DD">
              <w:rPr>
                <w:noProof/>
                <w:webHidden/>
              </w:rPr>
              <w:fldChar w:fldCharType="separate"/>
            </w:r>
            <w:r w:rsidR="003D14DD">
              <w:rPr>
                <w:noProof/>
                <w:webHidden/>
              </w:rPr>
              <w:t>25</w:t>
            </w:r>
            <w:r w:rsidR="003D14DD">
              <w:rPr>
                <w:noProof/>
                <w:webHidden/>
              </w:rPr>
              <w:fldChar w:fldCharType="end"/>
            </w:r>
          </w:hyperlink>
        </w:p>
        <w:p w14:paraId="2AD6A9A4" w14:textId="77777777" w:rsidR="003D14DD" w:rsidRDefault="004244DB">
          <w:pPr>
            <w:pStyle w:val="TOC3"/>
            <w:tabs>
              <w:tab w:val="right" w:leader="dot" w:pos="9350"/>
            </w:tabs>
            <w:rPr>
              <w:rFonts w:asciiTheme="minorHAnsi" w:eastAsiaTheme="minorEastAsia" w:hAnsiTheme="minorHAnsi"/>
              <w:noProof/>
              <w:sz w:val="22"/>
            </w:rPr>
          </w:pPr>
          <w:hyperlink w:anchor="_Toc17129122" w:history="1">
            <w:r w:rsidR="003D14DD" w:rsidRPr="00B372D8">
              <w:rPr>
                <w:rStyle w:val="Hyperlink"/>
                <w:noProof/>
              </w:rPr>
              <w:t>Remaining Work</w:t>
            </w:r>
            <w:r w:rsidR="003D14DD">
              <w:rPr>
                <w:noProof/>
                <w:webHidden/>
              </w:rPr>
              <w:tab/>
            </w:r>
            <w:r w:rsidR="003D14DD">
              <w:rPr>
                <w:noProof/>
                <w:webHidden/>
              </w:rPr>
              <w:fldChar w:fldCharType="begin"/>
            </w:r>
            <w:r w:rsidR="003D14DD">
              <w:rPr>
                <w:noProof/>
                <w:webHidden/>
              </w:rPr>
              <w:instrText xml:space="preserve"> PAGEREF _Toc17129122 \h </w:instrText>
            </w:r>
            <w:r w:rsidR="003D14DD">
              <w:rPr>
                <w:noProof/>
                <w:webHidden/>
              </w:rPr>
            </w:r>
            <w:r w:rsidR="003D14DD">
              <w:rPr>
                <w:noProof/>
                <w:webHidden/>
              </w:rPr>
              <w:fldChar w:fldCharType="separate"/>
            </w:r>
            <w:r w:rsidR="003D14DD">
              <w:rPr>
                <w:noProof/>
                <w:webHidden/>
              </w:rPr>
              <w:t>27</w:t>
            </w:r>
            <w:r w:rsidR="003D14DD">
              <w:rPr>
                <w:noProof/>
                <w:webHidden/>
              </w:rPr>
              <w:fldChar w:fldCharType="end"/>
            </w:r>
          </w:hyperlink>
        </w:p>
        <w:p w14:paraId="0836B0B4" w14:textId="77777777" w:rsidR="003D14DD" w:rsidRDefault="004244DB">
          <w:pPr>
            <w:pStyle w:val="TOC3"/>
            <w:tabs>
              <w:tab w:val="right" w:leader="dot" w:pos="9350"/>
            </w:tabs>
            <w:rPr>
              <w:rFonts w:asciiTheme="minorHAnsi" w:eastAsiaTheme="minorEastAsia" w:hAnsiTheme="minorHAnsi"/>
              <w:noProof/>
              <w:sz w:val="22"/>
            </w:rPr>
          </w:pPr>
          <w:hyperlink w:anchor="_Toc17129123" w:history="1">
            <w:r w:rsidR="003D14DD" w:rsidRPr="00B372D8">
              <w:rPr>
                <w:rStyle w:val="Hyperlink"/>
                <w:noProof/>
              </w:rPr>
              <w:t>Publications</w:t>
            </w:r>
            <w:r w:rsidR="003D14DD">
              <w:rPr>
                <w:noProof/>
                <w:webHidden/>
              </w:rPr>
              <w:tab/>
            </w:r>
            <w:r w:rsidR="003D14DD">
              <w:rPr>
                <w:noProof/>
                <w:webHidden/>
              </w:rPr>
              <w:fldChar w:fldCharType="begin"/>
            </w:r>
            <w:r w:rsidR="003D14DD">
              <w:rPr>
                <w:noProof/>
                <w:webHidden/>
              </w:rPr>
              <w:instrText xml:space="preserve"> PAGEREF _Toc17129123 \h </w:instrText>
            </w:r>
            <w:r w:rsidR="003D14DD">
              <w:rPr>
                <w:noProof/>
                <w:webHidden/>
              </w:rPr>
            </w:r>
            <w:r w:rsidR="003D14DD">
              <w:rPr>
                <w:noProof/>
                <w:webHidden/>
              </w:rPr>
              <w:fldChar w:fldCharType="separate"/>
            </w:r>
            <w:r w:rsidR="003D14DD">
              <w:rPr>
                <w:noProof/>
                <w:webHidden/>
              </w:rPr>
              <w:t>27</w:t>
            </w:r>
            <w:r w:rsidR="003D14DD">
              <w:rPr>
                <w:noProof/>
                <w:webHidden/>
              </w:rPr>
              <w:fldChar w:fldCharType="end"/>
            </w:r>
          </w:hyperlink>
        </w:p>
        <w:p w14:paraId="35259EBE" w14:textId="77777777" w:rsidR="003D14DD" w:rsidRDefault="004244DB">
          <w:pPr>
            <w:pStyle w:val="TOC1"/>
            <w:tabs>
              <w:tab w:val="right" w:leader="dot" w:pos="9350"/>
            </w:tabs>
            <w:rPr>
              <w:rFonts w:asciiTheme="minorHAnsi" w:eastAsiaTheme="minorEastAsia" w:hAnsiTheme="minorHAnsi"/>
              <w:noProof/>
              <w:sz w:val="22"/>
            </w:rPr>
          </w:pPr>
          <w:hyperlink w:anchor="_Toc17129124" w:history="1">
            <w:r w:rsidR="003D14DD" w:rsidRPr="00B372D8">
              <w:rPr>
                <w:rStyle w:val="Hyperlink"/>
                <w:noProof/>
              </w:rPr>
              <w:t>References</w:t>
            </w:r>
            <w:r w:rsidR="003D14DD">
              <w:rPr>
                <w:noProof/>
                <w:webHidden/>
              </w:rPr>
              <w:tab/>
            </w:r>
            <w:r w:rsidR="003D14DD">
              <w:rPr>
                <w:noProof/>
                <w:webHidden/>
              </w:rPr>
              <w:fldChar w:fldCharType="begin"/>
            </w:r>
            <w:r w:rsidR="003D14DD">
              <w:rPr>
                <w:noProof/>
                <w:webHidden/>
              </w:rPr>
              <w:instrText xml:space="preserve"> PAGEREF _Toc17129124 \h </w:instrText>
            </w:r>
            <w:r w:rsidR="003D14DD">
              <w:rPr>
                <w:noProof/>
                <w:webHidden/>
              </w:rPr>
            </w:r>
            <w:r w:rsidR="003D14DD">
              <w:rPr>
                <w:noProof/>
                <w:webHidden/>
              </w:rPr>
              <w:fldChar w:fldCharType="separate"/>
            </w:r>
            <w:r w:rsidR="003D14DD">
              <w:rPr>
                <w:noProof/>
                <w:webHidden/>
              </w:rPr>
              <w:t>27</w:t>
            </w:r>
            <w:r w:rsidR="003D14DD">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539B4EF6" w14:textId="77777777" w:rsidR="00050070" w:rsidRDefault="00050070" w:rsidP="00160564">
      <w:pPr>
        <w:pStyle w:val="NoSpacing"/>
        <w:spacing w:line="240" w:lineRule="auto"/>
      </w:pPr>
    </w:p>
    <w:p w14:paraId="08310438" w14:textId="77777777" w:rsidR="00050070" w:rsidRDefault="00050070" w:rsidP="00160564">
      <w:pPr>
        <w:pStyle w:val="NoSpacing"/>
        <w:spacing w:line="240" w:lineRule="auto"/>
      </w:pPr>
    </w:p>
    <w:p w14:paraId="5B7B8B72" w14:textId="77777777" w:rsidR="00050070" w:rsidRDefault="00050070" w:rsidP="00160564">
      <w:pPr>
        <w:pStyle w:val="NoSpacing"/>
        <w:spacing w:line="240" w:lineRule="auto"/>
      </w:pPr>
    </w:p>
    <w:p w14:paraId="2DA1699C" w14:textId="77777777" w:rsidR="00050070" w:rsidRDefault="00050070" w:rsidP="00160564">
      <w:pPr>
        <w:pStyle w:val="NoSpacing"/>
        <w:spacing w:line="240" w:lineRule="auto"/>
      </w:pPr>
    </w:p>
    <w:p w14:paraId="245D4D4E" w14:textId="77777777" w:rsidR="00050070" w:rsidRDefault="00050070" w:rsidP="00160564">
      <w:pPr>
        <w:pStyle w:val="NoSpacing"/>
        <w:spacing w:line="240" w:lineRule="auto"/>
      </w:pPr>
    </w:p>
    <w:p w14:paraId="2A6B75B1" w14:textId="77777777" w:rsidR="008804A9" w:rsidRPr="00160564" w:rsidRDefault="0086144A" w:rsidP="00160564">
      <w:pPr>
        <w:pStyle w:val="Heading1"/>
      </w:pPr>
      <w:bookmarkStart w:id="1" w:name="_Toc17129105"/>
      <w:r w:rsidRPr="00201A51">
        <w:lastRenderedPageBreak/>
        <w:t>Background</w:t>
      </w:r>
      <w:bookmarkEnd w:id="1"/>
    </w:p>
    <w:p w14:paraId="778EBE4C" w14:textId="4EED8E31" w:rsidR="00A5240F" w:rsidRDefault="008E5EDD" w:rsidP="00A5240F">
      <w:pPr>
        <w:pStyle w:val="NoSpacing"/>
        <w:ind w:firstLine="720"/>
      </w:pPr>
      <w:r>
        <w:t xml:space="preserve">Animals </w:t>
      </w:r>
      <w:r w:rsidR="00670C58">
        <w:t xml:space="preserve">are capable of </w:t>
      </w:r>
      <w:r>
        <w:t>traversing comple</w:t>
      </w:r>
      <w:r w:rsidR="008A7255">
        <w:t xml:space="preserve">x environments by continuously coordinating </w:t>
      </w:r>
      <w:r>
        <w:t>sensorimotor signals to address navigation demands</w:t>
      </w:r>
      <w:r w:rsidR="00670C58">
        <w:t>.</w:t>
      </w:r>
      <w:r w:rsidR="00670C58" w:rsidRPr="00493B05">
        <w:t xml:space="preserve"> </w:t>
      </w:r>
      <w:r>
        <w:t>A sophisticated contro</w:t>
      </w:r>
      <w:r w:rsidR="00D93D91">
        <w:t xml:space="preserve">l system is necessary to </w:t>
      </w:r>
      <w:r w:rsidR="008A7255">
        <w:t>integrate</w:t>
      </w:r>
      <w:r>
        <w:t xml:space="preserve"> the feedforwa</w:t>
      </w:r>
      <w:r w:rsidR="008A7255">
        <w:t>rd decision making processes with</w:t>
      </w:r>
      <w:r>
        <w:t xml:space="preserve"> the sensory response feedback signals that regulate locomotion</w:t>
      </w:r>
      <w:r w:rsidR="00E761B4" w:rsidRPr="00493B05">
        <w:t>.</w:t>
      </w:r>
      <w:r w:rsidR="00670C58">
        <w:t xml:space="preserve"> </w:t>
      </w:r>
      <w:r w:rsidR="00AD6A38">
        <w:t xml:space="preserve">The high-dimensional parameterization of sophisticated control systems is difficult to implement in existing robots, leading researchers to develop simplified models of that make intelligent robotic navigation tenable. It </w:t>
      </w:r>
      <w:r w:rsidR="00A375C3">
        <w:t>stands to reason that a</w:t>
      </w:r>
      <w:r w:rsidR="00AD6A38">
        <w:t xml:space="preserve"> control system modeled after biological systems may offer an effective framework for robust</w:t>
      </w:r>
      <w:r w:rsidR="00A375C3">
        <w:t xml:space="preserve"> </w:t>
      </w:r>
      <w:r w:rsidR="00AD6A38">
        <w:t>control systems</w:t>
      </w:r>
      <w:r w:rsidR="00A375C3">
        <w:t>.</w:t>
      </w:r>
    </w:p>
    <w:p w14:paraId="5DC61CEA" w14:textId="19CF396B" w:rsidR="00641818" w:rsidRDefault="00641818" w:rsidP="00641818">
      <w:pPr>
        <w:pStyle w:val="NoSpacing"/>
        <w:ind w:firstLine="720"/>
      </w:pPr>
      <w:r>
        <w:t>Robots and animals must encode environmental state variables to regulate downstream reflexes. In vertebrates, these si</w:t>
      </w:r>
      <w:r w:rsidR="00CF7D71">
        <w:t xml:space="preserve">gnals are transmitted to </w:t>
      </w:r>
      <w:r>
        <w:t>processing centers in the brain through the spinal cord, where high level cognitive decisions are made. While understanding how individual levels of the control hierarchy function, a critical aspect that must be addressed is the transmission method that thes</w:t>
      </w:r>
      <w:r w:rsidR="00506182">
        <w:t>e subunits use to communicate.</w:t>
      </w:r>
      <w:bookmarkStart w:id="2" w:name="_GoBack"/>
      <w:bookmarkEnd w:id="2"/>
    </w:p>
    <w:p w14:paraId="7AB0239C" w14:textId="029D6062" w:rsidR="006F0E4F" w:rsidRDefault="00691EAB" w:rsidP="00A5240F">
      <w:pPr>
        <w:pStyle w:val="NoSpacing"/>
        <w:ind w:firstLine="720"/>
      </w:pPr>
      <w:r>
        <w:t>Typical robotic control regimes use a top-down approach</w:t>
      </w:r>
      <w:r w:rsidR="00BE5442">
        <w:t>,</w:t>
      </w:r>
      <w:r>
        <w:t xml:space="preserve"> with a high level processing unit directing the integration of sensor input and actuator control.</w:t>
      </w:r>
      <w:r w:rsidR="006F0E4F">
        <w:t xml:space="preserve"> This is similar to how animals control their movements, with the brain acting as the central processor and muscles acting as the actuators. Although the state of the art advances every year, there is still a definitive gap in the capabilities of even newborn animals and advanced robots.</w:t>
      </w:r>
      <w:r>
        <w:t xml:space="preserve"> While robotic syst</w:t>
      </w:r>
      <w:r w:rsidR="009A680F">
        <w:t xml:space="preserve">ems are effective at </w:t>
      </w:r>
      <w:r w:rsidR="00B31F2A">
        <w:t>completing predetermined</w:t>
      </w:r>
      <w:r>
        <w:t xml:space="preserve"> task</w:t>
      </w:r>
      <w:r w:rsidR="00B31F2A">
        <w:t>s</w:t>
      </w:r>
      <w:r>
        <w:t xml:space="preserve">, </w:t>
      </w:r>
      <w:r w:rsidR="00D00E99">
        <w:t>they lack the generality of task per</w:t>
      </w:r>
      <w:r w:rsidR="006F0E4F">
        <w:t>formance that animals possess. Robots are better equipped to enter</w:t>
      </w:r>
      <w:r w:rsidR="007836F1">
        <w:t xml:space="preserve"> well-understood environments and</w:t>
      </w:r>
      <w:r w:rsidR="006F0E4F">
        <w:t xml:space="preserve"> carry out predetermi</w:t>
      </w:r>
      <w:r w:rsidR="007836F1">
        <w:t>ned tasks rather than modulate their behavior based on varying environmental factors</w:t>
      </w:r>
      <w:r w:rsidR="00782B6E">
        <w:t>.</w:t>
      </w:r>
    </w:p>
    <w:p w14:paraId="46CB5C36" w14:textId="50244FCF" w:rsidR="00782B6E" w:rsidRDefault="00782B6E" w:rsidP="00E554ED">
      <w:pPr>
        <w:pStyle w:val="NoSpacing"/>
        <w:ind w:firstLine="720"/>
      </w:pPr>
      <w:r>
        <w:t xml:space="preserve">Walking robots have been a focus of scientific research for decades, with uses such as rehabilitation, search and rescue, and even commercial products </w:t>
      </w:r>
      <w:r>
        <w:fldChar w:fldCharType="begin"/>
      </w:r>
      <w:r w:rsidR="00424001">
        <w:instrText xml:space="preserve"> ADDIN ZOTERO_ITEM CSL_CITATION {"citationID":"H4jVXHyT","properties":{"formattedCitation":"(Lakatos et al. 2016; Stefan O. Schrade et al. 2018; Chang et al. 2017)","plainCitation":"(Lakatos et al. 2016; Stefan O. Schrade et al. 2018; Chang et al. 2017)","noteIndex":0},"citationItems":[{"id":398,"uris":["http://zotero.org/users/2047454/items/ADIDPCAA"],"uri":["http://zotero.org/users/2047454/items/ADIDPCAA"],"itemData":{"id":398,"type":"paper-conference","title":"Dynamic bipedal walking by controlling only the equilibrium of intrinsic elasticities","container-title":"2016 IEEE-RAS 16th International Conference on Humanoid Robots (Humanoids)","page":"1282-1289","source":"IEEE Xplore","event":"2016 IEEE-RAS 16th International Conference on Humanoid Robots (Humanoids)","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DOI":"10.1109/HUMANOIDS.2016.7803435","author":[{"family":"Lakatos","given":"D."},{"family":"Albu-Schäffer","given":"A."},{"family":"Rode","given":"C."},{"family":"Loeffl","given":"F."}],"issued":{"date-parts":[["2016",11]]}}},{"id":689,"uris":["http://zotero.org/users/2047454/items/CYAK29XW"],"uri":["http://zotero.org/users/2047454/items/CYAK29XW"],"itemData":{"id":689,"type":"article-journal","title":"Development of VariLeg, an exoskeleton with variable stiffness actuation: first results and user evaluation from the CYBATHLON 2016","container-title":"Journal of NeuroEngineering and Rehabilitation","page":"18","volume":"15","issue":"1","source":"BioMed Centr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DOI":"10.1186/s12984-018-0360-4","ISSN":"1743-0003","title-short":"Development of VariLeg, an exoskeleton with variable stiffness actuation","journalAbbreviation":"Journal of NeuroEngineering and Rehabilitation","author":[{"family":"Schrade","given":"Stefan O."},{"family":"Dätwyler","given":"Katrin"},{"family":"Stücheli","given":"Marius"},{"family":"Studer","given":"Kathrin"},{"family":"Türk","given":"Daniel-Alexander"},{"family":"Meboldt","given":"Mirko"},{"family":"Gassert","given":"Roger"},{"family":"Lambercy","given":"Olivier"}],"issued":{"date-parts":[["2018",3,13]]}}},{"id":692,"uris":["http://zotero.org/users/2047454/items/SJQ4RIPC"],"uri":["http://zotero.org/users/2047454/items/SJQ4RIPC"],"itemData":{"id":692,"type":"article-journal","title":"A muscle-driven approach to restore stepping with an exoskeleton for individuals with paraplegia","container-title":"Journal of NeuroEngineering and Rehabilitation","page":"48","volume":"14","issue":"1","source":"BioMed Centr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DOI":"10.1186/s12984-017-0258-6","ISSN":"1743-0003","journalAbbreviation":"Journal of NeuroEngineering and Rehabilitation","author":[{"family":"Chang","given":"Sarah R."},{"family":"Nandor","given":"Mark J."},{"family":"Li","given":"Lu"},{"family":"Kobetic","given":"Rudi"},{"family":"Foglyano","given":"Kevin M."},{"family":"Schnellenberger","given":"John R."},{"family":"Audu","given":"Musa L."},{"family":"Pinault","given":"Gilles"},{"family":"Quinn","given":"Roger D."},{"family":"Triolo","given":"Ronald J."}],"issued":{"date-parts":[["2017",5,30]]}}}],"schema":"https://github.com/citation-style-language/schema/raw/master/csl-citation.json"} </w:instrText>
      </w:r>
      <w:r>
        <w:fldChar w:fldCharType="separate"/>
      </w:r>
      <w:r w:rsidR="00424001" w:rsidRPr="00424001">
        <w:rPr>
          <w:rFonts w:cs="Times New Roman"/>
        </w:rPr>
        <w:t>(</w:t>
      </w:r>
      <w:proofErr w:type="spellStart"/>
      <w:r w:rsidR="00424001" w:rsidRPr="00424001">
        <w:rPr>
          <w:rFonts w:cs="Times New Roman"/>
        </w:rPr>
        <w:t>Lakatos</w:t>
      </w:r>
      <w:proofErr w:type="spellEnd"/>
      <w:r w:rsidR="00424001" w:rsidRPr="00424001">
        <w:rPr>
          <w:rFonts w:cs="Times New Roman"/>
        </w:rPr>
        <w:t xml:space="preserve"> et al. 2016; Stefan O. </w:t>
      </w:r>
      <w:proofErr w:type="spellStart"/>
      <w:r w:rsidR="00424001" w:rsidRPr="00424001">
        <w:rPr>
          <w:rFonts w:cs="Times New Roman"/>
        </w:rPr>
        <w:lastRenderedPageBreak/>
        <w:t>Schrade</w:t>
      </w:r>
      <w:proofErr w:type="spellEnd"/>
      <w:r w:rsidR="00424001" w:rsidRPr="00424001">
        <w:rPr>
          <w:rFonts w:cs="Times New Roman"/>
        </w:rPr>
        <w:t xml:space="preserve"> et al. 2018; Chang et al. 2017)</w:t>
      </w:r>
      <w:r>
        <w:fldChar w:fldCharType="end"/>
      </w:r>
      <w:r>
        <w:t xml:space="preserve">. </w:t>
      </w:r>
      <w:r w:rsidR="00E554ED">
        <w:t xml:space="preserve">Roboticists are beginning to appreciate the incorporation of the musculature in designing these robots and even incorporating biological control systems in the robots themselves </w:t>
      </w:r>
      <w:r w:rsidR="00E554ED">
        <w:fldChar w:fldCharType="begin"/>
      </w:r>
      <w:r w:rsidR="00424001">
        <w:instrText xml:space="preserve"> ADDIN ZOTERO_ITEM CSL_CITATION {"citationID":"C3qWaoEm","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00E554ED">
        <w:fldChar w:fldCharType="separate"/>
      </w:r>
      <w:r w:rsidR="00424001" w:rsidRPr="00424001">
        <w:rPr>
          <w:rFonts w:cs="Times New Roman"/>
        </w:rPr>
        <w:t>(</w:t>
      </w:r>
      <w:proofErr w:type="spellStart"/>
      <w:r w:rsidR="00424001" w:rsidRPr="00424001">
        <w:rPr>
          <w:rFonts w:cs="Times New Roman"/>
        </w:rPr>
        <w:t>Sharbafi</w:t>
      </w:r>
      <w:proofErr w:type="spellEnd"/>
      <w:r w:rsidR="00424001" w:rsidRPr="00424001">
        <w:rPr>
          <w:rFonts w:cs="Times New Roman"/>
        </w:rPr>
        <w:t xml:space="preserve"> et al. 2016; Luo et al. 2018)</w:t>
      </w:r>
      <w:r w:rsidR="00E554ED">
        <w:fldChar w:fldCharType="end"/>
      </w:r>
      <w:r w:rsidR="00E554ED">
        <w:t>. This integrated design approach is encouraging but is chasing a standard of biological fidelity that is currently computationally impossible. Emulating the complexity of living nervous systems, especially those of a human, is untenable both due to computational constraints and biological uncertainty. For this reason, it is most useful to develop systems which reduce the computational complexity of the system by reducing the parameterization of control variables. By grouping neuromechanical subsystems, it may be possible to simultaneously develop functional robotic</w:t>
      </w:r>
      <w:r w:rsidR="00D17626">
        <w:t xml:space="preserve"> systems while also influencing</w:t>
      </w:r>
      <w:r w:rsidR="00E554ED">
        <w:t xml:space="preserve"> </w:t>
      </w:r>
      <w:r w:rsidR="00D17626">
        <w:t>biological experiments aimed at identifying novel control pathways</w:t>
      </w:r>
      <w:r w:rsidR="00E554ED">
        <w:t>.</w:t>
      </w:r>
    </w:p>
    <w:p w14:paraId="38CE75CF" w14:textId="4D53692A" w:rsidR="00D65C6F" w:rsidRDefault="007836F1" w:rsidP="00A5240F">
      <w:pPr>
        <w:pStyle w:val="NoSpacing"/>
        <w:ind w:firstLine="720"/>
      </w:pPr>
      <w:r>
        <w:t xml:space="preserve">Models </w:t>
      </w:r>
      <w:r w:rsidR="00766A13">
        <w:t xml:space="preserve">of </w:t>
      </w:r>
      <w:proofErr w:type="spellStart"/>
      <w:r w:rsidR="00766A13">
        <w:t>neurorobotic</w:t>
      </w:r>
      <w:proofErr w:type="spellEnd"/>
      <w:r w:rsidR="00766A13">
        <w:t xml:space="preserve"> systems </w:t>
      </w:r>
      <w:r>
        <w:t xml:space="preserve">must integrate the nervous system and associated body systems to understand how neural activation influences biomechanical behaviors. </w:t>
      </w:r>
      <w:r w:rsidR="00D65C6F">
        <w:t xml:space="preserve">The nervous system </w:t>
      </w:r>
      <w:r w:rsidR="00766A13">
        <w:t>coordinates</w:t>
      </w:r>
      <w:r w:rsidR="00D65C6F">
        <w:t xml:space="preserve"> body systems (e.g. muscles and skeleton)</w:t>
      </w:r>
      <w:r>
        <w:t xml:space="preserve"> to manipulate the environment</w:t>
      </w:r>
      <w:r w:rsidR="00D65C6F">
        <w:t xml:space="preserve"> and processes sensory feedback to plan future actions.</w:t>
      </w:r>
      <w:r w:rsidR="00766A13">
        <w:t xml:space="preserve"> Research suggests that the nervous system controls the body using neural “suggestions” rather than “demands”, issuing generalized commands that are contingent on the states of the body and envi</w:t>
      </w:r>
      <w:r w:rsidR="00424001">
        <w:t>ronment</w:t>
      </w:r>
      <w:r w:rsidR="00766A13">
        <w:t xml:space="preserve"> </w:t>
      </w:r>
      <w:r w:rsidR="00424001">
        <w:fldChar w:fldCharType="begin"/>
      </w:r>
      <w:r w:rsidR="00424001">
        <w:instrText xml:space="preserve"> ADDIN ZOTERO_ITEM CSL_CITATION {"citationID":"UoBRDXOq","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rsidR="00424001">
        <w:fldChar w:fldCharType="separate"/>
      </w:r>
      <w:r w:rsidR="00424001" w:rsidRPr="00424001">
        <w:rPr>
          <w:rFonts w:cs="Times New Roman"/>
        </w:rPr>
        <w:t>(</w:t>
      </w:r>
      <w:proofErr w:type="spellStart"/>
      <w:r w:rsidR="00424001" w:rsidRPr="00424001">
        <w:rPr>
          <w:rFonts w:cs="Times New Roman"/>
        </w:rPr>
        <w:t>Chiel</w:t>
      </w:r>
      <w:proofErr w:type="spellEnd"/>
      <w:r w:rsidR="00424001" w:rsidRPr="00424001">
        <w:rPr>
          <w:rFonts w:cs="Times New Roman"/>
        </w:rPr>
        <w:t xml:space="preserve"> and Beer 1997)</w:t>
      </w:r>
      <w:r w:rsidR="00424001">
        <w:fldChar w:fldCharType="end"/>
      </w:r>
      <w:r w:rsidR="00424001">
        <w:t xml:space="preserve">. </w:t>
      </w:r>
      <w:r w:rsidR="00766A13">
        <w:t xml:space="preserve">This is likely caused by the simultaneous development of the </w:t>
      </w:r>
      <w:r w:rsidR="000A0B0E">
        <w:t>systems,</w:t>
      </w:r>
      <w:r w:rsidR="00D65C6F">
        <w:t xml:space="preserve"> making the </w:t>
      </w:r>
      <w:r w:rsidR="000A0B0E">
        <w:t xml:space="preserve">independent </w:t>
      </w:r>
      <w:r w:rsidR="00D65C6F">
        <w:t>analysis of adaptive behavior diffi</w:t>
      </w:r>
      <w:r w:rsidR="000A0B0E">
        <w:t>cult when attempting to model the nervous system independent of a body</w:t>
      </w:r>
      <w:r w:rsidR="00424001">
        <w:t xml:space="preserve"> </w:t>
      </w:r>
      <w:r w:rsidR="00424001">
        <w:fldChar w:fldCharType="begin"/>
      </w:r>
      <w:r w:rsidR="00424001">
        <w:instrText xml:space="preserve"> ADDIN ZOTERO_ITEM CSL_CITATION {"citationID":"gQ0lqEK7","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rsidR="00424001">
        <w:fldChar w:fldCharType="separate"/>
      </w:r>
      <w:r w:rsidR="00424001" w:rsidRPr="00424001">
        <w:rPr>
          <w:rFonts w:cs="Times New Roman"/>
        </w:rPr>
        <w:t>(</w:t>
      </w:r>
      <w:proofErr w:type="spellStart"/>
      <w:r w:rsidR="00424001" w:rsidRPr="00424001">
        <w:rPr>
          <w:rFonts w:cs="Times New Roman"/>
        </w:rPr>
        <w:t>Chiel</w:t>
      </w:r>
      <w:proofErr w:type="spellEnd"/>
      <w:r w:rsidR="00424001" w:rsidRPr="00424001">
        <w:rPr>
          <w:rFonts w:cs="Times New Roman"/>
        </w:rPr>
        <w:t xml:space="preserve"> et al. 2009)</w:t>
      </w:r>
      <w:r w:rsidR="00424001">
        <w:fldChar w:fldCharType="end"/>
      </w:r>
      <w:r w:rsidR="00BF20C9">
        <w:t>. Developing models that accurately reflect the neural entrainment exhibited by nervous system and body systems is contingent on simulating environmental factors</w:t>
      </w:r>
      <w:r w:rsidR="00D65C6F">
        <w:t xml:space="preserve"> as </w:t>
      </w:r>
      <w:r w:rsidR="00BF20C9">
        <w:t xml:space="preserve">realistically as </w:t>
      </w:r>
      <w:r w:rsidR="00424001">
        <w:t>possible.</w:t>
      </w:r>
    </w:p>
    <w:p w14:paraId="11308F0F" w14:textId="5FE8D7DE" w:rsidR="00BE5442" w:rsidRDefault="005D7E34" w:rsidP="00A5240F">
      <w:pPr>
        <w:pStyle w:val="NoSpacing"/>
        <w:ind w:firstLine="720"/>
      </w:pPr>
      <w:r>
        <w:t xml:space="preserve">The difficulty of implementing a generalizable control system lies in providing a robust framework necessary to manipulate the environment while avoiding engrained, predetermined </w:t>
      </w:r>
      <w:proofErr w:type="gramStart"/>
      <w:r w:rsidR="006432A9">
        <w:lastRenderedPageBreak/>
        <w:t>command</w:t>
      </w:r>
      <w:proofErr w:type="gramEnd"/>
      <w:r w:rsidR="006432A9">
        <w:t xml:space="preserve"> instructions</w:t>
      </w:r>
      <w:r>
        <w:t xml:space="preserve">. </w:t>
      </w:r>
      <w:r w:rsidR="001C2DB8">
        <w:t xml:space="preserve">Living organisms modulate their behavior based on </w:t>
      </w:r>
      <w:r w:rsidR="00875F3E">
        <w:t xml:space="preserve">near </w:t>
      </w:r>
      <w:r w:rsidR="001C2DB8">
        <w:t xml:space="preserve">constant feedback from complex </w:t>
      </w:r>
      <w:r w:rsidR="00850F91">
        <w:t>downstream</w:t>
      </w:r>
      <w:r w:rsidR="001C2DB8">
        <w:t xml:space="preserve"> systems, which monitor t</w:t>
      </w:r>
      <w:r w:rsidR="00091F04">
        <w:t>he state of the environment using</w:t>
      </w:r>
      <w:r w:rsidR="001C2DB8">
        <w:t xml:space="preserve"> minimal processing power.</w:t>
      </w:r>
      <w:r w:rsidR="0078413F">
        <w:t xml:space="preserve"> </w:t>
      </w:r>
      <w:r w:rsidR="00CD328D">
        <w:t>Some of the systems within these lower hierarchical levels manifest as reflexes that</w:t>
      </w:r>
      <w:r w:rsidR="0078413F">
        <w:t xml:space="preserve"> engage</w:t>
      </w:r>
      <w:r w:rsidR="00F306DB">
        <w:t xml:space="preserve"> rapid responses that protect the organism from environmental abnormalities (e.g. retracting one’s hand from a hot stove, compensating for tripping on the sidewalk).</w:t>
      </w:r>
      <w:r w:rsidR="001C2DB8">
        <w:t xml:space="preserve"> </w:t>
      </w:r>
      <w:r w:rsidR="00F306DB">
        <w:t>C</w:t>
      </w:r>
      <w:r w:rsidR="00E761B4" w:rsidRPr="00493B05">
        <w:t>onstant feedback m</w:t>
      </w:r>
      <w:r w:rsidR="00F306DB">
        <w:t>odulation from lower hierarchical levels</w:t>
      </w:r>
      <w:r w:rsidR="008976BE">
        <w:t xml:space="preserve"> is</w:t>
      </w:r>
      <w:r w:rsidR="00691EAB">
        <w:t xml:space="preserve"> cri</w:t>
      </w:r>
      <w:r w:rsidR="00732107">
        <w:t>tic</w:t>
      </w:r>
      <w:r w:rsidR="00691EAB">
        <w:t xml:space="preserve">al to </w:t>
      </w:r>
      <w:r w:rsidR="008976BE">
        <w:t>capturing</w:t>
      </w:r>
      <w:r w:rsidR="00462B38">
        <w:t xml:space="preserve"> nonlinear coordination</w:t>
      </w:r>
      <w:r w:rsidR="00E761B4" w:rsidRPr="00493B05">
        <w:t xml:space="preserve"> </w:t>
      </w:r>
      <w:r w:rsidR="00D729D1">
        <w:t xml:space="preserve">which </w:t>
      </w:r>
      <w:r w:rsidR="00E761B4" w:rsidRPr="00493B05">
        <w:t>could</w:t>
      </w:r>
      <w:r w:rsidR="00D729D1">
        <w:t xml:space="preserve"> be</w:t>
      </w:r>
      <w:r w:rsidR="00E761B4" w:rsidRPr="00493B05">
        <w:t xml:space="preserve"> </w:t>
      </w:r>
      <w:r w:rsidR="000165F4">
        <w:t xml:space="preserve">the </w:t>
      </w:r>
      <w:r w:rsidR="006572F4">
        <w:t>key to creating</w:t>
      </w:r>
      <w:r w:rsidR="00C96992">
        <w:t xml:space="preserve"> more</w:t>
      </w:r>
      <w:r w:rsidR="00E761B4" w:rsidRPr="00493B05">
        <w:t xml:space="preserve"> robu</w:t>
      </w:r>
      <w:r w:rsidR="00416F34">
        <w:t xml:space="preserve">st </w:t>
      </w:r>
      <w:r w:rsidR="00F306DB">
        <w:t xml:space="preserve">robotic </w:t>
      </w:r>
      <w:r w:rsidR="00416F34">
        <w:t>control schemes.</w:t>
      </w:r>
      <w:r w:rsidR="00FA0910">
        <w:t xml:space="preserve"> Novel techniques </w:t>
      </w:r>
      <w:r w:rsidR="0050005F">
        <w:t xml:space="preserve">based on these principles </w:t>
      </w:r>
      <w:r w:rsidR="00FA0910">
        <w:t>have been</w:t>
      </w:r>
      <w:r w:rsidR="0050005F">
        <w:t xml:space="preserve"> developed, which</w:t>
      </w:r>
      <w:r w:rsidR="003F7914">
        <w:t xml:space="preserve"> integrate biological</w:t>
      </w:r>
      <w:r w:rsidR="002306DF">
        <w:t>ly inspired</w:t>
      </w:r>
      <w:r w:rsidR="003F7914">
        <w:t xml:space="preserve"> control schemes into robots </w:t>
      </w:r>
      <w:r w:rsidR="003F7914">
        <w:fldChar w:fldCharType="begin"/>
      </w:r>
      <w:r w:rsidR="00424001">
        <w:instrText xml:space="preserve"> ADDIN ZOTERO_ITEM CSL_CITATION {"citationID":"vMXCUHzt","properties":{"formattedCitation":"(Szczecinski, Hunt, and Quinn 2017b; Szczecinski et al. 2014)","plainCitation":"(Szczecinski, Hunt, and Quinn 2017b; Szczecinski et al. 2014)","noteIndex":0},"citationItems":[{"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3F7914">
        <w:fldChar w:fldCharType="separate"/>
      </w:r>
      <w:r w:rsidR="00424001" w:rsidRPr="00424001">
        <w:rPr>
          <w:rFonts w:cs="Times New Roman"/>
        </w:rPr>
        <w:t>(</w:t>
      </w:r>
      <w:proofErr w:type="spellStart"/>
      <w:r w:rsidR="00424001" w:rsidRPr="00424001">
        <w:rPr>
          <w:rFonts w:cs="Times New Roman"/>
        </w:rPr>
        <w:t>Szczecinski</w:t>
      </w:r>
      <w:proofErr w:type="spellEnd"/>
      <w:r w:rsidR="00424001" w:rsidRPr="00424001">
        <w:rPr>
          <w:rFonts w:cs="Times New Roman"/>
        </w:rPr>
        <w:t xml:space="preserve">, Hunt, and Quinn 2017b; </w:t>
      </w:r>
      <w:proofErr w:type="spellStart"/>
      <w:r w:rsidR="00424001" w:rsidRPr="00424001">
        <w:rPr>
          <w:rFonts w:cs="Times New Roman"/>
        </w:rPr>
        <w:t>Szczecinski</w:t>
      </w:r>
      <w:proofErr w:type="spellEnd"/>
      <w:r w:rsidR="00424001" w:rsidRPr="00424001">
        <w:rPr>
          <w:rFonts w:cs="Times New Roman"/>
        </w:rPr>
        <w:t xml:space="preserve"> et al. 2014)</w:t>
      </w:r>
      <w:r w:rsidR="003F7914">
        <w:fldChar w:fldCharType="end"/>
      </w:r>
      <w:r w:rsidR="003F7914">
        <w:t>.</w:t>
      </w:r>
    </w:p>
    <w:p w14:paraId="332ED066" w14:textId="5AFBC3B5" w:rsidR="00AE5DB5" w:rsidRDefault="00DC2390" w:rsidP="00242DAB">
      <w:pPr>
        <w:pStyle w:val="Heading2"/>
      </w:pPr>
      <w:bookmarkStart w:id="3" w:name="_Toc17129106"/>
      <w:r>
        <w:t>Modeling Considerations</w:t>
      </w:r>
      <w:bookmarkEnd w:id="3"/>
    </w:p>
    <w:p w14:paraId="25C1E796" w14:textId="5902CAA4" w:rsidR="007E5521" w:rsidRDefault="007E5521" w:rsidP="007E5521">
      <w:pPr>
        <w:pStyle w:val="NoSpacing"/>
        <w:ind w:firstLine="720"/>
      </w:pPr>
      <w:r>
        <w:t>An effective control system should accommodate environmental uncertainty by coordinating tasks within the environment at appropriate timescales and filtering sensory signals based on the complexity of the necessary response. A complete biological map a living system’s feedforward and feedback systems would demonstrate how its internal structure meets the demands of the task-environment space. Unfortunately, the biological experimentation necessary to create such a map is often impossible to attain. As such, it is necessary to model neuromechanical systems to distill this wealth of biological information into a form that is palatable for existing robots.</w:t>
      </w:r>
    </w:p>
    <w:p w14:paraId="25FD9C0B" w14:textId="2FE0029F" w:rsidR="00A5240F" w:rsidRPr="00A5240F" w:rsidRDefault="00E44AE3" w:rsidP="00A5240F">
      <w:pPr>
        <w:pStyle w:val="NoSpacing"/>
        <w:ind w:firstLine="720"/>
      </w:pPr>
      <w:r>
        <w:t>Modeling living systems should be an iterative process that oscillates between searching for new structu</w:t>
      </w:r>
      <w:r w:rsidR="001519FA">
        <w:t>res, testing the response of known</w:t>
      </w:r>
      <w:r>
        <w:t xml:space="preserve"> structures, and replicating them </w:t>
      </w:r>
      <w:r w:rsidR="003B2602">
        <w:t>in simulation</w:t>
      </w:r>
      <w:r>
        <w:t xml:space="preserve">. </w:t>
      </w:r>
      <w:r w:rsidR="0031210B">
        <w:t xml:space="preserve">Modeling </w:t>
      </w:r>
      <w:r w:rsidR="00F923FD">
        <w:t xml:space="preserve">approaches depend on experimental goals, often assuming </w:t>
      </w:r>
      <w:r w:rsidR="0031210B">
        <w:t xml:space="preserve">a morphological or functional </w:t>
      </w:r>
      <w:r w:rsidR="00F923FD">
        <w:t>approach</w:t>
      </w:r>
      <w:r w:rsidR="00DE3FA9">
        <w:t xml:space="preserve"> </w:t>
      </w:r>
      <w:r w:rsidR="00DE3FA9">
        <w:fldChar w:fldCharType="begin"/>
      </w:r>
      <w:r w:rsidR="00424001">
        <w:instrText xml:space="preserve"> ADDIN ZOTERO_ITEM CSL_CITATION {"citationID":"OWELfoIB","properties":{"formattedCitation":"(Buschmann et al. 2015)","plainCitation":"(Buschmann et al. 2015)","noteIndex":0},"citationItems":[{"id":629,"uris":["http://zotero.org/users/2047454/items/NDSYXPAQ"],"uri":["http://zotero.org/users/2047454/items/NDSYXPAQ"],"itemData":{"id":629,"type":"article-journal","title":"Controlling legs for locomotion—insights from robotics and neurobiology","container-title":"Bioinspiration &amp; Biomimetics","page":"041001","volume":"10","issue":"4","source":"Institute of Physics","abstract":"Walking is the most common terrestrial form of locomotion in animals. Its great versatility and flexibility has led to many attempts at building walking machines with similar capabilities. The control of walking is an active research area both in neurobiology and robotics, with a large and growing body of work. This paper gives an overview of the current knowledge on the control of legged locomotion in animals and machines and attempts to give walking control researchers from biology and robotics an overview of the current knowledge in both fields. We try to summarize the knowledge on the neurobiological basis of walking control in animals, emphasizing common principles seen in different species. In a section on walking robots, we review common approaches to walking controller design with a slight emphasis on biped walking control. We show where parallels between robotic and neurobiological walking controllers exist and how robotics and biology may benefit from each other. Finally, we discuss where research in the two fields diverges and suggest ways to bridge these gaps.","DOI":"10.1088/1748-3190/10/4/041001","ISSN":"1748-3190","journalAbbreviation":"Bioinspir. Biomim.","language":"en","author":[{"family":"Buschmann","given":"Thomas"},{"family":"Ewald","given":"Alexander"},{"family":"Twickel","given":"Arndt","dropping-particle":"von"},{"family":"Büschges","given":"Ansgar"}],"issued":{"date-parts":[["2015",6]]}}}],"schema":"https://github.com/citation-style-language/schema/raw/master/csl-citation.json"} </w:instrText>
      </w:r>
      <w:r w:rsidR="00DE3FA9">
        <w:fldChar w:fldCharType="separate"/>
      </w:r>
      <w:r w:rsidR="00424001" w:rsidRPr="00424001">
        <w:rPr>
          <w:rFonts w:cs="Times New Roman"/>
        </w:rPr>
        <w:t>(</w:t>
      </w:r>
      <w:proofErr w:type="spellStart"/>
      <w:r w:rsidR="00424001" w:rsidRPr="00424001">
        <w:rPr>
          <w:rFonts w:cs="Times New Roman"/>
        </w:rPr>
        <w:t>Buschmann</w:t>
      </w:r>
      <w:proofErr w:type="spellEnd"/>
      <w:r w:rsidR="00424001" w:rsidRPr="00424001">
        <w:rPr>
          <w:rFonts w:cs="Times New Roman"/>
        </w:rPr>
        <w:t xml:space="preserve"> et al. 2015)</w:t>
      </w:r>
      <w:r w:rsidR="00DE3FA9">
        <w:fldChar w:fldCharType="end"/>
      </w:r>
      <w:r w:rsidR="0031210B">
        <w:t xml:space="preserve">. </w:t>
      </w:r>
      <w:r w:rsidR="00A5240F">
        <w:t>In a morphological ap</w:t>
      </w:r>
      <w:r w:rsidR="0031210B">
        <w:t xml:space="preserve">proach, </w:t>
      </w:r>
      <w:r w:rsidR="00D65C07">
        <w:t xml:space="preserve">the </w:t>
      </w:r>
      <w:r w:rsidR="00A5240F">
        <w:t>biolog</w:t>
      </w:r>
      <w:r w:rsidR="0031210B">
        <w:t>ical</w:t>
      </w:r>
      <w:r w:rsidR="00A5240F">
        <w:t xml:space="preserve"> co</w:t>
      </w:r>
      <w:r w:rsidR="0031210B">
        <w:t xml:space="preserve">mponents of the control system have </w:t>
      </w:r>
      <w:r w:rsidR="00A5240F">
        <w:t>direct representation</w:t>
      </w:r>
      <w:r w:rsidR="0031210B">
        <w:t xml:space="preserve"> in the model</w:t>
      </w:r>
      <w:r w:rsidR="00A5240F">
        <w:t>.</w:t>
      </w:r>
      <w:r w:rsidR="0031210B">
        <w:t xml:space="preserve"> This is often</w:t>
      </w:r>
      <w:r w:rsidR="00D65C07">
        <w:t xml:space="preserve"> appropriate for systems that </w:t>
      </w:r>
      <w:r w:rsidR="00D65C07">
        <w:lastRenderedPageBreak/>
        <w:t>have well documented neural systems with high specificity, capable of representing the system</w:t>
      </w:r>
      <w:r w:rsidR="0031210B">
        <w:t xml:space="preserve"> </w:t>
      </w:r>
      <w:r w:rsidR="00D65C07">
        <w:t>as specific neurons or neuron groups</w:t>
      </w:r>
      <w:r w:rsidR="0031210B">
        <w:t>.</w:t>
      </w:r>
      <w:r w:rsidR="00D65C07">
        <w:t xml:space="preserve"> F</w:t>
      </w:r>
      <w:r w:rsidR="00A5240F">
        <w:t>unctional approach</w:t>
      </w:r>
      <w:r w:rsidR="00D65C07">
        <w:t>es prioritize output metrics (e.g. joint motion, output torque) rather than direct biological representation</w:t>
      </w:r>
      <w:r w:rsidR="00F6381D">
        <w:t xml:space="preserve">. </w:t>
      </w:r>
      <w:r w:rsidR="004457F5">
        <w:t xml:space="preserve">Functional approaches are more common in robotic applications where designs are focused on practicality of manufacturing devices whereas morphological approaches are more common in biological studies. </w:t>
      </w:r>
      <w:r w:rsidR="00D9453A">
        <w:t>Where available, the proposed</w:t>
      </w:r>
      <w:r w:rsidR="00F6381D">
        <w:t xml:space="preserve"> model takes </w:t>
      </w:r>
      <w:r w:rsidR="00D9453A">
        <w:t xml:space="preserve">a </w:t>
      </w:r>
      <w:r w:rsidR="00F6381D">
        <w:t>morphological</w:t>
      </w:r>
      <w:r w:rsidR="00D9453A">
        <w:t xml:space="preserve"> approach while maintaining emphasis on the functional demands of a robotic control system</w:t>
      </w:r>
      <w:r w:rsidR="00F6381D">
        <w:t>.</w:t>
      </w:r>
    </w:p>
    <w:p w14:paraId="070FEB07" w14:textId="47F58390" w:rsidR="00EC01D6" w:rsidRPr="00EC01D6" w:rsidRDefault="008D6D5D" w:rsidP="00242DAB">
      <w:pPr>
        <w:pStyle w:val="Heading2"/>
      </w:pPr>
      <w:bookmarkStart w:id="4" w:name="_Toc17129107"/>
      <w:r>
        <w:t>Rats as a Model</w:t>
      </w:r>
      <w:bookmarkEnd w:id="4"/>
    </w:p>
    <w:p w14:paraId="3B4F01C3" w14:textId="7625D1C7" w:rsidR="002C55EC" w:rsidRDefault="00DC2390" w:rsidP="003D2227">
      <w:pPr>
        <w:pStyle w:val="NoSpacing"/>
        <w:ind w:firstLine="720"/>
      </w:pPr>
      <w:r>
        <w:t xml:space="preserve">The use of </w:t>
      </w:r>
      <w:r w:rsidR="0009553C">
        <w:t>a rat for this model</w:t>
      </w:r>
      <w:r w:rsidR="00D0754D">
        <w:t xml:space="preserve"> is preferable for three primary </w:t>
      </w:r>
      <w:r w:rsidR="000C606A">
        <w:t xml:space="preserve">reasons. First, </w:t>
      </w:r>
      <w:r w:rsidR="00E564B0">
        <w:t>the rat is a legged vertebrates with a well-documented anatomy</w:t>
      </w:r>
      <w:r w:rsidR="000C606A">
        <w:t xml:space="preserve">. Second, </w:t>
      </w:r>
      <w:r w:rsidR="00E564B0">
        <w:t>rats use legged locomotion i</w:t>
      </w:r>
      <w:r w:rsidR="000C606A">
        <w:t xml:space="preserve">n a land-based environment, </w:t>
      </w:r>
      <w:r w:rsidR="00E564B0">
        <w:t>an enviable paradigm for robots that must</w:t>
      </w:r>
      <w:r w:rsidR="000C606A">
        <w:t xml:space="preserve"> navigate complex environments</w:t>
      </w:r>
      <w:r w:rsidR="00E564B0">
        <w:t xml:space="preserve"> used by humans</w:t>
      </w:r>
      <w:r w:rsidR="000C606A">
        <w:t>. Finally,</w:t>
      </w:r>
      <w:r w:rsidR="00E564B0">
        <w:t xml:space="preserve"> </w:t>
      </w:r>
      <w:r w:rsidR="004B282D">
        <w:t>rats</w:t>
      </w:r>
      <w:r w:rsidR="000C3EC6">
        <w:t xml:space="preserve"> have been modeled using a </w:t>
      </w:r>
      <w:r w:rsidR="00E564B0">
        <w:t xml:space="preserve">hierarchical nervous system that </w:t>
      </w:r>
      <w:r w:rsidR="000C3EC6">
        <w:t>allows for the feedback reactions we hope to analyze</w:t>
      </w:r>
      <w:r w:rsidR="005B5624">
        <w:t>.</w:t>
      </w:r>
    </w:p>
    <w:p w14:paraId="08B8143C" w14:textId="715D3544" w:rsidR="00AE5DB5" w:rsidRPr="00AE5DB5" w:rsidRDefault="003D2227" w:rsidP="003D2227">
      <w:pPr>
        <w:pStyle w:val="NoSpacing"/>
        <w:ind w:firstLine="720"/>
      </w:pPr>
      <w:r>
        <w:t xml:space="preserve">Previous work has </w:t>
      </w:r>
      <w:r w:rsidR="00413220">
        <w:t>developed</w:t>
      </w:r>
      <w:r>
        <w:t xml:space="preserve"> walking patterns </w:t>
      </w:r>
      <w:r w:rsidR="00007B12">
        <w:t>for</w:t>
      </w:r>
      <w:r w:rsidR="00413220">
        <w:t xml:space="preserve"> robots inspired by</w:t>
      </w:r>
      <w:r w:rsidR="002C55EC">
        <w:t xml:space="preserve"> insects </w:t>
      </w:r>
      <w:r w:rsidR="007C0C9E">
        <w:fldChar w:fldCharType="begin"/>
      </w:r>
      <w:r w:rsidR="00424001">
        <w:instrText xml:space="preserve"> ADDIN ZOTERO_ITEM CSL_CITATION {"citationID":"l1ZyMiAM","properties":{"formattedCitation":"(Szczecinski et al. 2014)","plainCitation":"(Szczecinski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7C0C9E">
        <w:fldChar w:fldCharType="separate"/>
      </w:r>
      <w:r w:rsidR="00424001" w:rsidRPr="00424001">
        <w:rPr>
          <w:rFonts w:cs="Times New Roman"/>
        </w:rPr>
        <w:t>(</w:t>
      </w:r>
      <w:proofErr w:type="spellStart"/>
      <w:r w:rsidR="00424001" w:rsidRPr="00424001">
        <w:rPr>
          <w:rFonts w:cs="Times New Roman"/>
        </w:rPr>
        <w:t>Szczecinski</w:t>
      </w:r>
      <w:proofErr w:type="spellEnd"/>
      <w:r w:rsidR="00424001" w:rsidRPr="00424001">
        <w:rPr>
          <w:rFonts w:cs="Times New Roman"/>
        </w:rPr>
        <w:t xml:space="preserve"> et al. 2014)</w:t>
      </w:r>
      <w:r w:rsidR="007C0C9E">
        <w:fldChar w:fldCharType="end"/>
      </w:r>
      <w:r>
        <w:t xml:space="preserve">. </w:t>
      </w:r>
      <w:r w:rsidR="00455AA8">
        <w:t>The alternating tripod gait of hexapod insects is inherently stable due to the ability to</w:t>
      </w:r>
      <w:r>
        <w:t xml:space="preserve"> always have three legs on the ground</w:t>
      </w:r>
      <w:r w:rsidR="001657B3">
        <w:t xml:space="preserve"> </w:t>
      </w:r>
      <w:r w:rsidR="001657B3">
        <w:fldChar w:fldCharType="begin"/>
      </w:r>
      <w:r w:rsidR="00424001">
        <w:instrText xml:space="preserve"> ADDIN ZOTERO_ITEM CSL_CITATION {"citationID":"431eVWgs","properties":{"formattedCitation":"(Beer et al. 1997)","plainCitation":"(Beer et al. 1997)","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schema":"https://github.com/citation-style-language/schema/raw/master/csl-citation.json"} </w:instrText>
      </w:r>
      <w:r w:rsidR="001657B3">
        <w:fldChar w:fldCharType="separate"/>
      </w:r>
      <w:r w:rsidR="00424001" w:rsidRPr="00424001">
        <w:rPr>
          <w:rFonts w:cs="Times New Roman"/>
        </w:rPr>
        <w:t>(Beer et al. 1997)</w:t>
      </w:r>
      <w:r w:rsidR="001657B3">
        <w:fldChar w:fldCharType="end"/>
      </w:r>
      <w:r w:rsidR="00455AA8">
        <w:t>. Additionally, insects have a low center of gravity and</w:t>
      </w:r>
      <w:r>
        <w:t xml:space="preserve"> joints </w:t>
      </w:r>
      <w:r w:rsidR="00455AA8">
        <w:t>that</w:t>
      </w:r>
      <w:r>
        <w:t xml:space="preserve"> </w:t>
      </w:r>
      <w:r w:rsidR="00455AA8">
        <w:t xml:space="preserve">are </w:t>
      </w:r>
      <w:r>
        <w:t xml:space="preserve">heavily damped. </w:t>
      </w:r>
      <w:r w:rsidR="00C7780B">
        <w:t xml:space="preserve">An elevated center of weight and the necessity for rapid, wide-range actuation makes designing independent, human-scale robots difficult. </w:t>
      </w:r>
      <w:r>
        <w:t xml:space="preserve">Rats </w:t>
      </w:r>
      <w:r w:rsidR="0041163C">
        <w:t>have a high</w:t>
      </w:r>
      <w:r w:rsidR="00C7780B">
        <w:t>er</w:t>
      </w:r>
      <w:r w:rsidR="0041163C">
        <w:t xml:space="preserve"> center of gravity</w:t>
      </w:r>
      <w:r w:rsidR="00C7780B">
        <w:t xml:space="preserve"> than insects</w:t>
      </w:r>
      <w:r>
        <w:t xml:space="preserve"> and must compensate for balance</w:t>
      </w:r>
      <w:r w:rsidR="00C7780B">
        <w:t xml:space="preserve"> due to the lack of limbs</w:t>
      </w:r>
      <w:r>
        <w:t xml:space="preserve">. </w:t>
      </w:r>
      <w:r w:rsidR="000B15E7">
        <w:t>Rat locomotion</w:t>
      </w:r>
      <w:r w:rsidR="006C3165">
        <w:t xml:space="preserve"> has been studied extensively</w:t>
      </w:r>
      <w:r>
        <w:t xml:space="preserve"> </w:t>
      </w:r>
      <w:r>
        <w:fldChar w:fldCharType="begin"/>
      </w:r>
      <w:r w:rsidR="00424001">
        <w:instrText xml:space="preserve"> ADDIN ZOTERO_ITEM CSL_CITATION {"citationID":"uuNQiD3r","properties":{"formattedCitation":"(Andrada et al. 2013; Fischer et al. 2002; Morrison 1970; Witte et al. 2002)","plainCitation":"(Andrada et al. 2013; Fischer et al. 2002; Morrison 1970; Witte et al. 2002)","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schema":"https://github.com/citation-style-language/schema/raw/master/csl-citation.json"} </w:instrText>
      </w:r>
      <w:r>
        <w:fldChar w:fldCharType="separate"/>
      </w:r>
      <w:r w:rsidR="00424001" w:rsidRPr="00424001">
        <w:rPr>
          <w:rFonts w:cs="Times New Roman"/>
        </w:rPr>
        <w:t>(</w:t>
      </w:r>
      <w:proofErr w:type="spellStart"/>
      <w:r w:rsidR="00424001" w:rsidRPr="00424001">
        <w:rPr>
          <w:rFonts w:cs="Times New Roman"/>
        </w:rPr>
        <w:t>Andrada</w:t>
      </w:r>
      <w:proofErr w:type="spellEnd"/>
      <w:r w:rsidR="00424001" w:rsidRPr="00424001">
        <w:rPr>
          <w:rFonts w:cs="Times New Roman"/>
        </w:rPr>
        <w:t xml:space="preserve"> et al. 2013; Fischer et al. 2002; Morrison 1970; Witte et al. 2002)</w:t>
      </w:r>
      <w:r>
        <w:fldChar w:fldCharType="end"/>
      </w:r>
      <w:r w:rsidR="000B15E7">
        <w:t xml:space="preserve"> and </w:t>
      </w:r>
      <w:r w:rsidR="002C55EC">
        <w:t xml:space="preserve">muscle properties have been derived to fit the Hill model </w:t>
      </w:r>
      <w:r w:rsidR="002C55EC">
        <w:fldChar w:fldCharType="begin"/>
      </w:r>
      <w:r w:rsidR="00424001">
        <w:instrText xml:space="preserve"> ADDIN ZOTERO_ITEM CSL_CITATION {"citationID":"j02jh3N4","properties":{"formattedCitation":"(Will L. Johnson et al. 2008; W. L. Johnson et al. 2011; Eng et al. 2008)","plainCitation":"(Will L. Johnson et al. 2008; W. L. Johnson et al. 2011; Eng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2C55EC">
        <w:fldChar w:fldCharType="separate"/>
      </w:r>
      <w:r w:rsidR="00424001" w:rsidRPr="00424001">
        <w:rPr>
          <w:rFonts w:cs="Times New Roman"/>
        </w:rPr>
        <w:t xml:space="preserve">(Will L. Johnson et al. 2008; W. L. Johnson et al. 2011; </w:t>
      </w:r>
      <w:proofErr w:type="spellStart"/>
      <w:r w:rsidR="00424001" w:rsidRPr="00424001">
        <w:rPr>
          <w:rFonts w:cs="Times New Roman"/>
        </w:rPr>
        <w:t>Eng</w:t>
      </w:r>
      <w:proofErr w:type="spellEnd"/>
      <w:r w:rsidR="00424001" w:rsidRPr="00424001">
        <w:rPr>
          <w:rFonts w:cs="Times New Roman"/>
        </w:rPr>
        <w:t xml:space="preserve"> et al. 2008)</w:t>
      </w:r>
      <w:r w:rsidR="002C55EC">
        <w:fldChar w:fldCharType="end"/>
      </w:r>
      <w:r w:rsidR="002C55EC">
        <w:t>.</w:t>
      </w:r>
    </w:p>
    <w:p w14:paraId="415D7E70" w14:textId="25413A34" w:rsidR="003F7C42" w:rsidRPr="003F7C42" w:rsidRDefault="00412112" w:rsidP="003F7C42">
      <w:pPr>
        <w:pStyle w:val="Heading2"/>
      </w:pPr>
      <w:bookmarkStart w:id="5" w:name="_Toc17129108"/>
      <w:r>
        <w:rPr>
          <w:noProof/>
        </w:rPr>
        <w:lastRenderedPageBreak/>
        <w:drawing>
          <wp:anchor distT="0" distB="0" distL="114300" distR="114300" simplePos="0" relativeHeight="251674624" behindDoc="0" locked="0" layoutInCell="1" allowOverlap="1" wp14:anchorId="48BC5B14" wp14:editId="6AB8D9F6">
            <wp:simplePos x="0" y="0"/>
            <wp:positionH relativeFrom="margin">
              <wp:posOffset>161925</wp:posOffset>
            </wp:positionH>
            <wp:positionV relativeFrom="paragraph">
              <wp:posOffset>413385</wp:posOffset>
            </wp:positionV>
            <wp:extent cx="5619115" cy="2872740"/>
            <wp:effectExtent l="0" t="0" r="635" b="3810"/>
            <wp:wrapTopAndBottom/>
            <wp:docPr id="2" name="Picture 2" descr="G:\My Drive\Living Machines\Living Machines 2018\SourceArchiv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G:\My Drive\Living Machines\Living Machines 2018\SourceArchive\Fig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9115" cy="28727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6672" behindDoc="0" locked="0" layoutInCell="1" allowOverlap="1" wp14:anchorId="09B8AB7C" wp14:editId="6835A33F">
                <wp:simplePos x="0" y="0"/>
                <wp:positionH relativeFrom="column">
                  <wp:posOffset>114300</wp:posOffset>
                </wp:positionH>
                <wp:positionV relativeFrom="paragraph">
                  <wp:posOffset>3394710</wp:posOffset>
                </wp:positionV>
                <wp:extent cx="56197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14:paraId="4867C50C" w14:textId="41F2AED3" w:rsidR="004244DB" w:rsidRPr="003F7C42" w:rsidRDefault="004244DB"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sidRPr="003F7C42">
                              <w:rPr>
                                <w:rFonts w:ascii="Times New Roman" w:hAnsi="Times New Roman" w:cs="Times New Roman"/>
                                <w:i w:val="0"/>
                                <w:color w:val="auto"/>
                              </w:rPr>
                              <w:t xml:space="preserve"> </w:t>
                            </w:r>
                            <w:proofErr w:type="gramStart"/>
                            <w:r w:rsidRPr="003F7C42">
                              <w:rPr>
                                <w:rFonts w:ascii="Times New Roman" w:hAnsi="Times New Roman" w:cs="Times New Roman"/>
                                <w:i w:val="0"/>
                                <w:color w:val="auto"/>
                              </w:rPr>
                              <w:t>The</w:t>
                            </w:r>
                            <w:proofErr w:type="gramEnd"/>
                            <w:r w:rsidRPr="003F7C42">
                              <w:rPr>
                                <w:rFonts w:ascii="Times New Roman" w:hAnsi="Times New Roman" w:cs="Times New Roman"/>
                                <w:i w:val="0"/>
                                <w:color w:val="auto"/>
                              </w:rPr>
                              <w:t xml:space="preserve"> rat model used by Dr. Alex 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B8AB7C" id="_x0000_t202" coordsize="21600,21600" o:spt="202" path="m,l,21600r21600,l21600,xe">
                <v:stroke joinstyle="miter"/>
                <v:path gradientshapeok="t" o:connecttype="rect"/>
              </v:shapetype>
              <v:shape id="Text Box 13" o:spid="_x0000_s1026" type="#_x0000_t202" style="position:absolute;left:0;text-align:left;margin-left:9pt;margin-top:267.3pt;width:442.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" stroked="f">
                <v:textbox style="mso-fit-shape-to-text:t" inset="0,0,0,0">
                  <w:txbxContent>
                    <w:p w14:paraId="4867C50C" w14:textId="41F2AED3" w:rsidR="004244DB" w:rsidRPr="003F7C42" w:rsidRDefault="004244DB"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sidRPr="003F7C42">
                        <w:rPr>
                          <w:rFonts w:ascii="Times New Roman" w:hAnsi="Times New Roman" w:cs="Times New Roman"/>
                          <w:i w:val="0"/>
                          <w:color w:val="auto"/>
                        </w:rPr>
                        <w:t xml:space="preserve"> </w:t>
                      </w:r>
                      <w:proofErr w:type="gramStart"/>
                      <w:r w:rsidRPr="003F7C42">
                        <w:rPr>
                          <w:rFonts w:ascii="Times New Roman" w:hAnsi="Times New Roman" w:cs="Times New Roman"/>
                          <w:i w:val="0"/>
                          <w:color w:val="auto"/>
                        </w:rPr>
                        <w:t>The</w:t>
                      </w:r>
                      <w:proofErr w:type="gramEnd"/>
                      <w:r w:rsidRPr="003F7C42">
                        <w:rPr>
                          <w:rFonts w:ascii="Times New Roman" w:hAnsi="Times New Roman" w:cs="Times New Roman"/>
                          <w:i w:val="0"/>
                          <w:color w:val="auto"/>
                        </w:rPr>
                        <w:t xml:space="preserve"> rat model used by Dr. Alex Hunt for modeling locomotion. Note the antagonistic muscle pairs at each joint. The blue bar represents a solid support that raises the static torso above the ground while moving.</w:t>
                      </w:r>
                    </w:p>
                  </w:txbxContent>
                </v:textbox>
                <w10:wrap type="topAndBottom"/>
              </v:shape>
            </w:pict>
          </mc:Fallback>
        </mc:AlternateContent>
      </w:r>
      <w:r w:rsidR="008C276A">
        <w:t>Previous Project Developments</w:t>
      </w:r>
      <w:bookmarkEnd w:id="5"/>
    </w:p>
    <w:p w14:paraId="45A3CC9D" w14:textId="5612EBDE" w:rsidR="00CB2D44" w:rsidRDefault="00AE721A" w:rsidP="00670C58">
      <w:pPr>
        <w:pStyle w:val="NoSpacing"/>
        <w:ind w:firstLine="720"/>
      </w:pPr>
      <w:r>
        <w:t>The proposed model</w:t>
      </w:r>
      <w:r w:rsidR="00304872" w:rsidRPr="00670C58">
        <w:t xml:space="preserve"> </w:t>
      </w:r>
      <w:r>
        <w:t>advances</w:t>
      </w:r>
      <w:r w:rsidR="00304872" w:rsidRPr="00670C58">
        <w:t xml:space="preserve"> the work completed by Dr. Alex</w:t>
      </w:r>
      <w:r w:rsidR="0013357A">
        <w:t>ander</w:t>
      </w:r>
      <w:r w:rsidR="00304872" w:rsidRPr="00670C58">
        <w:t xml:space="preserve"> Hunt in compl</w:t>
      </w:r>
      <w:r w:rsidR="00F53EAC">
        <w:t>etion of his doctoral</w:t>
      </w:r>
      <w:r w:rsidR="00304872">
        <w:t xml:space="preserve"> thesis</w:t>
      </w:r>
      <w:r w:rsidR="003372D8">
        <w:t xml:space="preserve"> </w:t>
      </w:r>
      <w:r w:rsidR="003372D8">
        <w:fldChar w:fldCharType="begin"/>
      </w:r>
      <w:r w:rsidR="00424001">
        <w:instrText xml:space="preserve"> ADDIN ZOTERO_ITEM CSL_CITATION {"citationID":"VZL3kaUu","properties":{"formattedCitation":"(Hunt et al. 2014; 2015)","plainCitation":"(Hunt et al. 2014; 2015)","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3372D8">
        <w:fldChar w:fldCharType="separate"/>
      </w:r>
      <w:r w:rsidR="00424001" w:rsidRPr="00424001">
        <w:rPr>
          <w:rFonts w:cs="Times New Roman"/>
        </w:rPr>
        <w:t>(Hunt et al. 2014; 2015)</w:t>
      </w:r>
      <w:r w:rsidR="003372D8">
        <w:fldChar w:fldCharType="end"/>
      </w:r>
      <w:r w:rsidR="00304872">
        <w:t xml:space="preserve">. In </w:t>
      </w:r>
      <w:r w:rsidR="00314B3B">
        <w:t>Hunt's work</w:t>
      </w:r>
      <w:r w:rsidR="00DA07E2">
        <w:t xml:space="preserve">, a </w:t>
      </w:r>
      <w:r w:rsidR="00FB1BA2">
        <w:t xml:space="preserve">neuromechanical </w:t>
      </w:r>
      <w:r w:rsidR="00304872" w:rsidRPr="00670C58">
        <w:t>r</w:t>
      </w:r>
      <w:r w:rsidR="00314B3B">
        <w:t>at model</w:t>
      </w:r>
      <w:r w:rsidR="00FB1BA2">
        <w:t xml:space="preserve"> </w:t>
      </w:r>
      <w:r w:rsidR="006A5BF5">
        <w:t>demonstrated locomotor</w:t>
      </w:r>
      <w:r w:rsidR="00304872" w:rsidRPr="00670C58">
        <w:t xml:space="preserve"> capabilities t</w:t>
      </w:r>
      <w:r w:rsidR="00314B3B">
        <w:t>hrough the coordinated actuation</w:t>
      </w:r>
      <w:r w:rsidR="00304872" w:rsidRPr="00670C58">
        <w:t xml:space="preserve"> </w:t>
      </w:r>
      <w:r w:rsidR="00314B3B">
        <w:t xml:space="preserve">of </w:t>
      </w:r>
      <w:r w:rsidR="00304872" w:rsidRPr="00670C58">
        <w:t>hindlimb muscles</w:t>
      </w:r>
      <w:r w:rsidR="0089385C">
        <w:t xml:space="preserve"> </w:t>
      </w:r>
      <w:r w:rsidR="00D14F96">
        <w:t xml:space="preserve">on an articulated skeleton. </w:t>
      </w:r>
      <w:r w:rsidR="0089385C">
        <w:t>Joints act as discrete subunits with isolated central pattern generators (CPGs), a pair of neurons which oscillate in the presence of a co</w:t>
      </w:r>
      <w:r w:rsidR="00991DE0">
        <w:t xml:space="preserve">nstant input. CPGs </w:t>
      </w:r>
      <w:r w:rsidR="00D1002E">
        <w:t>are increasingly used in</w:t>
      </w:r>
      <w:r w:rsidR="00991DE0">
        <w:t xml:space="preserve"> models </w:t>
      </w:r>
      <w:r w:rsidR="00D1002E">
        <w:t xml:space="preserve">that control locomotion </w:t>
      </w:r>
      <w:r w:rsidR="00991DE0">
        <w:fldChar w:fldCharType="begin"/>
      </w:r>
      <w:r w:rsidR="00424001">
        <w:instrText xml:space="preserve"> ADDIN ZOTERO_ITEM CSL_CITATION {"citationID":"sDuQqIE7","properties":{"formattedCitation":"(Ijspeert 2008; S. O. Schrade et al. 2017; Duysens and Forner-Cordero 2019; Dutta et al. 2019; Beer, Chiel, and Gallagher 1999)","plainCitation":"(Ijspeert 2008; S. O. Schrade et al. 2017; Duysens and Forner-Cordero 2019; Dutta et al. 2019; Beer, Chiel, and Gallagher 1999)","noteIndex":0},"citationItems":[{"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schema":"https://github.com/citation-style-language/schema/raw/master/csl-citation.json"} </w:instrText>
      </w:r>
      <w:r w:rsidR="00991DE0">
        <w:fldChar w:fldCharType="separate"/>
      </w:r>
      <w:r w:rsidR="00424001" w:rsidRPr="00424001">
        <w:rPr>
          <w:rFonts w:cs="Times New Roman"/>
        </w:rPr>
        <w:t>(</w:t>
      </w:r>
      <w:proofErr w:type="spellStart"/>
      <w:r w:rsidR="00424001" w:rsidRPr="00424001">
        <w:rPr>
          <w:rFonts w:cs="Times New Roman"/>
        </w:rPr>
        <w:t>Ijspeert</w:t>
      </w:r>
      <w:proofErr w:type="spellEnd"/>
      <w:r w:rsidR="00424001" w:rsidRPr="00424001">
        <w:rPr>
          <w:rFonts w:cs="Times New Roman"/>
        </w:rPr>
        <w:t xml:space="preserve"> 2008; S. O. </w:t>
      </w:r>
      <w:proofErr w:type="spellStart"/>
      <w:r w:rsidR="00424001" w:rsidRPr="00424001">
        <w:rPr>
          <w:rFonts w:cs="Times New Roman"/>
        </w:rPr>
        <w:t>Schrade</w:t>
      </w:r>
      <w:proofErr w:type="spellEnd"/>
      <w:r w:rsidR="00424001" w:rsidRPr="00424001">
        <w:rPr>
          <w:rFonts w:cs="Times New Roman"/>
        </w:rPr>
        <w:t xml:space="preserve"> et al. 2017; </w:t>
      </w:r>
      <w:proofErr w:type="spellStart"/>
      <w:r w:rsidR="00424001" w:rsidRPr="00424001">
        <w:rPr>
          <w:rFonts w:cs="Times New Roman"/>
        </w:rPr>
        <w:t>Duysens</w:t>
      </w:r>
      <w:proofErr w:type="spellEnd"/>
      <w:r w:rsidR="00424001" w:rsidRPr="00424001">
        <w:rPr>
          <w:rFonts w:cs="Times New Roman"/>
        </w:rPr>
        <w:t xml:space="preserve"> and </w:t>
      </w:r>
      <w:proofErr w:type="spellStart"/>
      <w:r w:rsidR="00424001" w:rsidRPr="00424001">
        <w:rPr>
          <w:rFonts w:cs="Times New Roman"/>
        </w:rPr>
        <w:t>Forner</w:t>
      </w:r>
      <w:proofErr w:type="spellEnd"/>
      <w:r w:rsidR="00424001" w:rsidRPr="00424001">
        <w:rPr>
          <w:rFonts w:cs="Times New Roman"/>
        </w:rPr>
        <w:t xml:space="preserve">-Cordero 2019; Dutta et al. 2019; Beer, </w:t>
      </w:r>
      <w:proofErr w:type="spellStart"/>
      <w:r w:rsidR="00424001" w:rsidRPr="00424001">
        <w:rPr>
          <w:rFonts w:cs="Times New Roman"/>
        </w:rPr>
        <w:t>Chiel</w:t>
      </w:r>
      <w:proofErr w:type="spellEnd"/>
      <w:r w:rsidR="00424001" w:rsidRPr="00424001">
        <w:rPr>
          <w:rFonts w:cs="Times New Roman"/>
        </w:rPr>
        <w:t>, and Gallagher 1999)</w:t>
      </w:r>
      <w:r w:rsidR="00991DE0">
        <w:fldChar w:fldCharType="end"/>
      </w:r>
      <w:r w:rsidR="00991DE0">
        <w:t xml:space="preserve">. </w:t>
      </w:r>
      <w:r w:rsidR="00333025">
        <w:t xml:space="preserve">By including </w:t>
      </w:r>
      <w:r w:rsidR="0089385C">
        <w:t xml:space="preserve">a single set of antagonistic muscles at each joint, </w:t>
      </w:r>
      <w:r w:rsidR="00304872" w:rsidRPr="00670C58">
        <w:t xml:space="preserve">a simple one-to-one </w:t>
      </w:r>
      <w:r w:rsidR="0089385C">
        <w:t xml:space="preserve">connection between the muscles and the </w:t>
      </w:r>
      <w:r w:rsidR="00304872" w:rsidRPr="00670C58">
        <w:t>CPG</w:t>
      </w:r>
      <w:r w:rsidR="0089385C">
        <w:t xml:space="preserve"> halves was possible</w:t>
      </w:r>
      <w:r w:rsidR="00304872" w:rsidRPr="00670C58">
        <w:t xml:space="preserve">. </w:t>
      </w:r>
      <w:r w:rsidR="00CB2D44">
        <w:t>The model decomposed joint kinematics into</w:t>
      </w:r>
      <w:r w:rsidR="00CB2D44" w:rsidRPr="00670C58">
        <w:t xml:space="preserve"> </w:t>
      </w:r>
      <w:r w:rsidR="00CB2D44">
        <w:t xml:space="preserve">the </w:t>
      </w:r>
      <w:r w:rsidR="00CB2D44" w:rsidRPr="00670C58">
        <w:t xml:space="preserve">motorneuron signals necessary to generate them. </w:t>
      </w:r>
    </w:p>
    <w:p w14:paraId="18A5DC8C" w14:textId="68015ED7" w:rsidR="00121393" w:rsidRDefault="002F13B0" w:rsidP="002F13B0">
      <w:pPr>
        <w:pStyle w:val="NoSpacing"/>
        <w:ind w:firstLine="720"/>
      </w:pPr>
      <w:r>
        <w:t xml:space="preserve">Hierarchical control of muscles, including feedback from muscles sensors, allows researchers to compare stimulation protocols to optimize locomotion. </w:t>
      </w:r>
      <w:r w:rsidR="00121393">
        <w:t xml:space="preserve">Hunt’s model incorporated a hierarchical CPG system </w:t>
      </w:r>
      <w:r w:rsidR="00121393">
        <w:fldChar w:fldCharType="begin"/>
      </w:r>
      <w:r w:rsidR="00424001">
        <w:instrText xml:space="preserve"> ADDIN ZOTERO_ITEM CSL_CITATION {"citationID":"W6xmk966","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rsidR="00121393">
        <w:fldChar w:fldCharType="separate"/>
      </w:r>
      <w:r w:rsidR="00424001" w:rsidRPr="00424001">
        <w:rPr>
          <w:rFonts w:cs="Times New Roman"/>
        </w:rPr>
        <w:t xml:space="preserve">(McCrea and </w:t>
      </w:r>
      <w:proofErr w:type="spellStart"/>
      <w:r w:rsidR="00424001" w:rsidRPr="00424001">
        <w:rPr>
          <w:rFonts w:cs="Times New Roman"/>
        </w:rPr>
        <w:t>Rybak</w:t>
      </w:r>
      <w:proofErr w:type="spellEnd"/>
      <w:r w:rsidR="00424001" w:rsidRPr="00424001">
        <w:rPr>
          <w:rFonts w:cs="Times New Roman"/>
        </w:rPr>
        <w:t xml:space="preserve"> 2008)</w:t>
      </w:r>
      <w:r w:rsidR="00121393">
        <w:fldChar w:fldCharType="end"/>
      </w:r>
      <w:r w:rsidR="00121393">
        <w:t xml:space="preserve"> to coordinate joint motion. This control </w:t>
      </w:r>
      <w:r w:rsidR="00121393">
        <w:lastRenderedPageBreak/>
        <w:t xml:space="preserve">system abstracts the </w:t>
      </w:r>
      <w:r w:rsidR="00991DE0">
        <w:t xml:space="preserve">neural control of </w:t>
      </w:r>
      <w:r w:rsidR="00121393">
        <w:t xml:space="preserve">locomotion </w:t>
      </w:r>
      <w:r w:rsidR="00991DE0">
        <w:t xml:space="preserve">into a </w:t>
      </w:r>
      <w:r w:rsidR="00121393">
        <w:t>hierarchy</w:t>
      </w:r>
      <w:r w:rsidR="00991DE0">
        <w:t xml:space="preserve"> with</w:t>
      </w:r>
      <w:r w:rsidR="00121393">
        <w:t xml:space="preserve"> a high order rhythm generator (RG) layer and a lower level pattern formation (PF) layer, each composed of oscillating CPGs. Oscillations in the RG layer cause the leg to switch between stance and swing phase. Hunt’s model has a different pattern forming CPG at each joint, oscillating between flexion and extension. Muscle feedback is transmitted through type II, </w:t>
      </w:r>
      <w:proofErr w:type="spellStart"/>
      <w:proofErr w:type="gramStart"/>
      <w:r w:rsidR="00121393">
        <w:t>Ia</w:t>
      </w:r>
      <w:proofErr w:type="spellEnd"/>
      <w:proofErr w:type="gramEnd"/>
      <w:r w:rsidR="00121393">
        <w:t xml:space="preserve">, </w:t>
      </w:r>
      <w:proofErr w:type="spellStart"/>
      <w:r w:rsidR="00121393">
        <w:t>Ib</w:t>
      </w:r>
      <w:proofErr w:type="spellEnd"/>
      <w:r w:rsidR="00121393">
        <w:t xml:space="preserve"> fibers to the CPGs to modulate oscillation phase patterns. </w:t>
      </w:r>
    </w:p>
    <w:p w14:paraId="3207A4DA" w14:textId="2D2B584D" w:rsidR="000725C4" w:rsidRDefault="00095FC9" w:rsidP="00E43DF8">
      <w:pPr>
        <w:pStyle w:val="NoSpacing"/>
        <w:ind w:firstLine="720"/>
      </w:pPr>
      <w:r>
        <w:t>The Hunt rat model</w:t>
      </w:r>
      <w:r w:rsidR="005860E8">
        <w:t xml:space="preserve"> </w:t>
      </w:r>
      <w:r w:rsidR="008F417C">
        <w:t xml:space="preserve">applied </w:t>
      </w:r>
      <w:r w:rsidR="005860E8">
        <w:t xml:space="preserve">a novel </w:t>
      </w:r>
      <w:r w:rsidR="008C2670">
        <w:t>neural design</w:t>
      </w:r>
      <w:r w:rsidR="00242DAB">
        <w:t xml:space="preserve"> approach</w:t>
      </w:r>
      <w:r w:rsidR="008C2670">
        <w:t xml:space="preserve"> that compartmentalized groups of neurons into </w:t>
      </w:r>
      <w:r w:rsidR="00806BC5">
        <w:t>algebraic subunits with known input-output relationships, called “</w:t>
      </w:r>
      <w:r w:rsidR="008C2670">
        <w:t>functional subnetworks (FSN)</w:t>
      </w:r>
      <w:r w:rsidR="00806BC5">
        <w:t>”</w:t>
      </w:r>
      <w:r w:rsidR="008C2670">
        <w:t xml:space="preserve"> </w:t>
      </w:r>
      <w:r w:rsidR="008C2670">
        <w:fldChar w:fldCharType="begin"/>
      </w:r>
      <w:r w:rsidR="00424001">
        <w:instrText xml:space="preserve"> ADDIN ZOTERO_ITEM CSL_CITATION {"citationID":"gEhmluBJ","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8C2670">
        <w:fldChar w:fldCharType="separate"/>
      </w:r>
      <w:r w:rsidR="00424001" w:rsidRPr="00424001">
        <w:rPr>
          <w:rFonts w:cs="Times New Roman"/>
        </w:rPr>
        <w:t>(</w:t>
      </w:r>
      <w:proofErr w:type="spellStart"/>
      <w:r w:rsidR="00424001" w:rsidRPr="00424001">
        <w:rPr>
          <w:rFonts w:cs="Times New Roman"/>
        </w:rPr>
        <w:t>Szczecinski</w:t>
      </w:r>
      <w:proofErr w:type="spellEnd"/>
      <w:r w:rsidR="00424001" w:rsidRPr="00424001">
        <w:rPr>
          <w:rFonts w:cs="Times New Roman"/>
        </w:rPr>
        <w:t>, Hunt, and Quinn 2017a)</w:t>
      </w:r>
      <w:r w:rsidR="008C2670">
        <w:fldChar w:fldCharType="end"/>
      </w:r>
      <w:r w:rsidR="008C2670">
        <w:t>. The</w:t>
      </w:r>
      <w:r w:rsidR="005860E8">
        <w:t xml:space="preserve"> FSN approach reduces th</w:t>
      </w:r>
      <w:r w:rsidR="00304872">
        <w:t>e</w:t>
      </w:r>
      <w:r w:rsidR="005860E8">
        <w:t xml:space="preserve"> complexity of a neural system</w:t>
      </w:r>
      <w:r w:rsidR="00806BC5">
        <w:t>, allowing designers to incorporate feedback integration when biological relationships remain unknown</w:t>
      </w:r>
      <w:r w:rsidR="000725C4">
        <w:t xml:space="preserve">. </w:t>
      </w:r>
      <w:r w:rsidR="00D31DFB">
        <w:t>Networks designed using the FSN approach ease</w:t>
      </w:r>
      <w:r w:rsidR="000725C4">
        <w:t xml:space="preserve"> the integration of morphological components with functional </w:t>
      </w:r>
      <w:r w:rsidR="00EF7797">
        <w:t>relationships</w:t>
      </w:r>
      <w:r w:rsidR="000725C4">
        <w:t>.</w:t>
      </w:r>
      <w:r w:rsidR="00EF7797">
        <w:t xml:space="preserve"> This modular approach also allows for expansion and development as new structures are described in the literature.</w:t>
      </w:r>
      <w:r w:rsidR="000725C4">
        <w:t xml:space="preserve"> </w:t>
      </w:r>
      <w:r w:rsidR="008B7069">
        <w:t>FSN design</w:t>
      </w:r>
      <w:r w:rsidR="00E43DF8">
        <w:t xml:space="preserve"> been used </w:t>
      </w:r>
      <w:r w:rsidR="00C32A3F">
        <w:t xml:space="preserve">to control locomotion in robots modeled after a dog </w:t>
      </w:r>
      <w:r w:rsidR="00E43DF8">
        <w:fldChar w:fldCharType="begin"/>
      </w:r>
      <w:r w:rsidR="00424001">
        <w:instrText xml:space="preserve"> ADDIN ZOTERO_ITEM CSL_CITATION {"citationID":"H7waVomp","properties":{"formattedCitation":"(Hunt, Szczecinski, and Quinn 2017)","plainCitation":"(Hunt, Szczecinski, and Quinn 2017)","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schema":"https://github.com/citation-style-language/schema/raw/master/csl-citation.json"} </w:instrText>
      </w:r>
      <w:r w:rsidR="00E43DF8">
        <w:fldChar w:fldCharType="separate"/>
      </w:r>
      <w:r w:rsidR="00424001" w:rsidRPr="00424001">
        <w:rPr>
          <w:rFonts w:cs="Times New Roman"/>
        </w:rPr>
        <w:t xml:space="preserve">(Hunt, </w:t>
      </w:r>
      <w:proofErr w:type="spellStart"/>
      <w:r w:rsidR="00424001" w:rsidRPr="00424001">
        <w:rPr>
          <w:rFonts w:cs="Times New Roman"/>
        </w:rPr>
        <w:t>Szczecinski</w:t>
      </w:r>
      <w:proofErr w:type="spellEnd"/>
      <w:r w:rsidR="00424001" w:rsidRPr="00424001">
        <w:rPr>
          <w:rFonts w:cs="Times New Roman"/>
        </w:rPr>
        <w:t>, and Quinn 2017)</w:t>
      </w:r>
      <w:r w:rsidR="00E43DF8">
        <w:fldChar w:fldCharType="end"/>
      </w:r>
      <w:r w:rsidR="00C32A3F">
        <w:t xml:space="preserve"> and a praying mantis </w:t>
      </w:r>
      <w:r w:rsidR="00C32A3F">
        <w:fldChar w:fldCharType="begin"/>
      </w:r>
      <w:r w:rsidR="00424001">
        <w:instrText xml:space="preserve"> ADDIN ZOTERO_ITEM CSL_CITATION {"citationID":"KoXccY9z","properties":{"formattedCitation":"(Szczecinski et al. 2014)","plainCitation":"(Szczecinski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C32A3F">
        <w:fldChar w:fldCharType="separate"/>
      </w:r>
      <w:r w:rsidR="00424001" w:rsidRPr="00424001">
        <w:rPr>
          <w:rFonts w:cs="Times New Roman"/>
        </w:rPr>
        <w:t>(</w:t>
      </w:r>
      <w:proofErr w:type="spellStart"/>
      <w:r w:rsidR="00424001" w:rsidRPr="00424001">
        <w:rPr>
          <w:rFonts w:cs="Times New Roman"/>
        </w:rPr>
        <w:t>Szczecinski</w:t>
      </w:r>
      <w:proofErr w:type="spellEnd"/>
      <w:r w:rsidR="00424001" w:rsidRPr="00424001">
        <w:rPr>
          <w:rFonts w:cs="Times New Roman"/>
        </w:rPr>
        <w:t xml:space="preserve"> et al. 2014)</w:t>
      </w:r>
      <w:r w:rsidR="00C32A3F">
        <w:fldChar w:fldCharType="end"/>
      </w:r>
      <w:r w:rsidR="00E43DF8">
        <w:t>.</w:t>
      </w:r>
    </w:p>
    <w:p w14:paraId="7DC89D7E" w14:textId="1242A3A9" w:rsidR="000F3C81" w:rsidRDefault="000F3C81" w:rsidP="000F3C81">
      <w:pPr>
        <w:pStyle w:val="NoSpacing"/>
        <w:ind w:firstLine="720"/>
      </w:pPr>
      <w:r>
        <w:t xml:space="preserve">Hunt’s model </w:t>
      </w:r>
      <w:r w:rsidR="00F80597">
        <w:t>excludes</w:t>
      </w:r>
      <w:r>
        <w:t xml:space="preserve"> muscles which span multiple joint</w:t>
      </w:r>
      <w:r w:rsidR="00F80597">
        <w:t>s</w:t>
      </w:r>
      <w:r>
        <w:t xml:space="preserve">, known as biarticular muscles </w:t>
      </w:r>
      <w:r>
        <w:fldChar w:fldCharType="begin"/>
      </w:r>
      <w:r w:rsidR="00424001">
        <w:instrText xml:space="preserve"> ADDIN ZOTERO_ITEM CSL_CITATION {"citationID":"zgVoFlqt","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fldChar w:fldCharType="separate"/>
      </w:r>
      <w:r w:rsidR="00424001" w:rsidRPr="00424001">
        <w:rPr>
          <w:rFonts w:cs="Times New Roman"/>
        </w:rPr>
        <w:t>(Cleland 1867)</w:t>
      </w:r>
      <w:r>
        <w:fldChar w:fldCharType="end"/>
      </w:r>
      <w:r>
        <w:t xml:space="preserve">. </w:t>
      </w:r>
      <w:r w:rsidR="008403D5">
        <w:t>While monoarticular muscles primarily generate forces along the length of a bone segment, b</w:t>
      </w:r>
      <w:r>
        <w:t xml:space="preserve">iarticular muscles </w:t>
      </w:r>
      <w:r w:rsidR="00E4052B">
        <w:t>are critical for</w:t>
      </w:r>
      <w:r>
        <w:t xml:space="preserve"> generat</w:t>
      </w:r>
      <w:r w:rsidR="00E4052B">
        <w:t xml:space="preserve">ing </w:t>
      </w:r>
      <w:r w:rsidR="008403D5">
        <w:t xml:space="preserve">transverse forces </w:t>
      </w:r>
      <w:r>
        <w:fldChar w:fldCharType="begin"/>
      </w:r>
      <w:r w:rsidR="00424001">
        <w:instrText xml:space="preserve"> ADDIN ZOTERO_ITEM CSL_CITATION {"citationID":"Lqdbb5Ae","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fldChar w:fldCharType="separate"/>
      </w:r>
      <w:r w:rsidR="00424001" w:rsidRPr="00424001">
        <w:rPr>
          <w:rFonts w:cs="Times New Roman"/>
        </w:rPr>
        <w:t>(Hof 2001)</w:t>
      </w:r>
      <w:r>
        <w:fldChar w:fldCharType="end"/>
      </w:r>
      <w:r>
        <w:t xml:space="preserve">. Utilizing the multi-level CPG hierarchy of McCrae and </w:t>
      </w:r>
      <w:proofErr w:type="spellStart"/>
      <w:r>
        <w:t>Rybak</w:t>
      </w:r>
      <w:proofErr w:type="spellEnd"/>
      <w:r>
        <w:t xml:space="preserve">, </w:t>
      </w:r>
      <w:r w:rsidR="00A0516A">
        <w:t xml:space="preserve">a </w:t>
      </w:r>
      <w:r>
        <w:t xml:space="preserve">one-to-one connection between CPG </w:t>
      </w:r>
      <w:r w:rsidR="00A0516A">
        <w:t>neurons and antagonistic muscles was possible</w:t>
      </w:r>
      <w:r>
        <w:t>. The inclusion of biarticular muscles introduces a design challenge</w:t>
      </w:r>
      <w:r w:rsidR="007410FF">
        <w:t xml:space="preserve"> when considering how</w:t>
      </w:r>
      <w:r>
        <w:t xml:space="preserve"> a discrete, joint based control system </w:t>
      </w:r>
      <w:r w:rsidR="007410FF">
        <w:t xml:space="preserve">can </w:t>
      </w:r>
      <w:r>
        <w:t>be generalized to coordinate cont</w:t>
      </w:r>
      <w:r w:rsidR="007410FF">
        <w:t>ractions in biarticular muscles.</w:t>
      </w:r>
      <w:r>
        <w:t xml:space="preserve"> Work has already begun to address this design </w:t>
      </w:r>
      <w:r>
        <w:lastRenderedPageBreak/>
        <w:t>chal</w:t>
      </w:r>
      <w:r w:rsidR="007410FF">
        <w:t>lenge through neural control</w:t>
      </w:r>
      <w:r>
        <w:t xml:space="preserve"> </w:t>
      </w:r>
      <w:r>
        <w:fldChar w:fldCharType="begin"/>
      </w:r>
      <w:r w:rsidR="00424001">
        <w:instrText xml:space="preserve"> ADDIN ZOTERO_ITEM CSL_CITATION {"citationID":"aZontyJu","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fldChar w:fldCharType="separate"/>
      </w:r>
      <w:r w:rsidR="00424001" w:rsidRPr="00424001">
        <w:rPr>
          <w:rFonts w:cs="Times New Roman"/>
        </w:rPr>
        <w:t>(Deng et al. 2019)</w:t>
      </w:r>
      <w:r>
        <w:fldChar w:fldCharType="end"/>
      </w:r>
      <w:r>
        <w:t xml:space="preserve"> but </w:t>
      </w:r>
      <w:r w:rsidR="006966CB">
        <w:t xml:space="preserve">work </w:t>
      </w:r>
      <w:r>
        <w:t xml:space="preserve">remains to be done </w:t>
      </w:r>
      <w:r w:rsidR="006966CB">
        <w:t>in integrating a complete muscle set</w:t>
      </w:r>
      <w:r>
        <w:t>.</w:t>
      </w:r>
    </w:p>
    <w:p w14:paraId="4778B61B" w14:textId="52857091" w:rsidR="00304872" w:rsidRDefault="00350F9E" w:rsidP="000F3C81">
      <w:pPr>
        <w:pStyle w:val="NoSpacing"/>
        <w:ind w:firstLine="720"/>
      </w:pPr>
      <w:r>
        <w:t>The neuromechanical model was</w:t>
      </w:r>
      <w:r w:rsidR="00304872" w:rsidRPr="00670C58">
        <w:t xml:space="preserve"> created in Anima</w:t>
      </w:r>
      <w:r w:rsidR="002E1269">
        <w:t xml:space="preserve">tlab, </w:t>
      </w:r>
      <w:r>
        <w:t>a simulation suite that unites</w:t>
      </w:r>
      <w:r w:rsidR="002E1269">
        <w:t xml:space="preserve"> a physi</w:t>
      </w:r>
      <w:r w:rsidR="00F223CF">
        <w:t>cs engine with a neural design environment</w:t>
      </w:r>
      <w:r w:rsidR="002E1269">
        <w:t xml:space="preserve"> </w:t>
      </w:r>
      <w:r w:rsidR="002E1269">
        <w:fldChar w:fldCharType="begin"/>
      </w:r>
      <w:r w:rsidR="00424001">
        <w:instrText xml:space="preserve"> ADDIN ZOTERO_ITEM CSL_CITATION {"citationID":"Ai0AC8X1","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002E1269">
        <w:fldChar w:fldCharType="separate"/>
      </w:r>
      <w:r w:rsidR="00424001" w:rsidRPr="00424001">
        <w:rPr>
          <w:rFonts w:cs="Times New Roman"/>
        </w:rPr>
        <w:t>(</w:t>
      </w:r>
      <w:proofErr w:type="spellStart"/>
      <w:r w:rsidR="00424001" w:rsidRPr="00424001">
        <w:rPr>
          <w:rFonts w:cs="Times New Roman"/>
        </w:rPr>
        <w:t>Cofer</w:t>
      </w:r>
      <w:proofErr w:type="spellEnd"/>
      <w:r w:rsidR="00424001" w:rsidRPr="00424001">
        <w:rPr>
          <w:rFonts w:cs="Times New Roman"/>
        </w:rPr>
        <w:t xml:space="preserve"> et al. 2010)</w:t>
      </w:r>
      <w:r w:rsidR="002E1269">
        <w:fldChar w:fldCharType="end"/>
      </w:r>
      <w:r w:rsidR="002E1269">
        <w:t>. Anim</w:t>
      </w:r>
      <w:r w:rsidR="00E12165">
        <w:t xml:space="preserve">atlab is a vital tool to </w:t>
      </w:r>
      <w:r w:rsidR="0009217D">
        <w:t xml:space="preserve">that </w:t>
      </w:r>
      <w:r w:rsidR="00E12165">
        <w:t>allows</w:t>
      </w:r>
      <w:r w:rsidR="002E1269">
        <w:t xml:space="preserve"> researchers </w:t>
      </w:r>
      <w:r w:rsidR="00E12165">
        <w:t>simultaneously design body components and the neurons which innervate them</w:t>
      </w:r>
      <w:r w:rsidR="002E1269">
        <w:t>.</w:t>
      </w:r>
      <w:r w:rsidR="00E12165">
        <w:t xml:space="preserve"> Other common simulation suites include </w:t>
      </w:r>
      <w:proofErr w:type="spellStart"/>
      <w:r w:rsidR="00E12165">
        <w:t>OpenSim</w:t>
      </w:r>
      <w:proofErr w:type="spellEnd"/>
      <w:r w:rsidR="00E12165">
        <w:t xml:space="preserve"> and even Blender, but these alternatives lack the neural design aspect that is fundamental to the design and analysis of FSN systems.</w:t>
      </w:r>
      <w:r w:rsidR="002E1269">
        <w:t xml:space="preserve"> </w:t>
      </w:r>
      <w:r w:rsidR="000F3C81">
        <w:t>Hunt’s model laid the groundwork for a more complex model with more muscles and an expanded neural control system.</w:t>
      </w:r>
    </w:p>
    <w:p w14:paraId="7CEF09A3" w14:textId="113037BA" w:rsidR="00304872" w:rsidRPr="00304872" w:rsidRDefault="00304872" w:rsidP="00242DAB">
      <w:pPr>
        <w:pStyle w:val="Heading2"/>
      </w:pPr>
      <w:bookmarkStart w:id="6" w:name="_Toc17129109"/>
      <w:r>
        <w:t>Synergies</w:t>
      </w:r>
      <w:bookmarkEnd w:id="6"/>
    </w:p>
    <w:p w14:paraId="156A087D" w14:textId="0DB4DBEF" w:rsidR="008B323A" w:rsidRDefault="008B323A" w:rsidP="008B323A">
      <w:pPr>
        <w:pStyle w:val="NoSpacing"/>
        <w:ind w:firstLine="720"/>
      </w:pPr>
      <w:r>
        <w:rPr>
          <w:noProof/>
        </w:rPr>
        <w:drawing>
          <wp:anchor distT="0" distB="0" distL="114300" distR="114300" simplePos="0" relativeHeight="251680768" behindDoc="0" locked="0" layoutInCell="1" allowOverlap="1" wp14:anchorId="706B15BC" wp14:editId="7DA6B552">
            <wp:simplePos x="0" y="0"/>
            <wp:positionH relativeFrom="column">
              <wp:posOffset>793211</wp:posOffset>
            </wp:positionH>
            <wp:positionV relativeFrom="paragraph">
              <wp:posOffset>3131820</wp:posOffset>
            </wp:positionV>
            <wp:extent cx="4011283" cy="2090067"/>
            <wp:effectExtent l="0" t="0" r="8890" b="5715"/>
            <wp:wrapTopAndBottom/>
            <wp:docPr id="10" name="Picture 10" descr="G:\My Drive\CRCNS Conference\CRCNS 2018\Synerg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My Drive\CRCNS Conference\CRCNS 2018\Synergie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11283" cy="2090067"/>
                    </a:xfrm>
                    <a:prstGeom prst="rect">
                      <a:avLst/>
                    </a:prstGeom>
                    <a:noFill/>
                    <a:ln>
                      <a:noFill/>
                    </a:ln>
                  </pic:spPr>
                </pic:pic>
              </a:graphicData>
            </a:graphic>
          </wp:anchor>
        </w:drawing>
      </w:r>
      <w:r>
        <w:rPr>
          <w:noProof/>
        </w:rPr>
        <mc:AlternateContent>
          <mc:Choice Requires="wps">
            <w:drawing>
              <wp:anchor distT="0" distB="0" distL="114300" distR="114300" simplePos="0" relativeHeight="251682816" behindDoc="0" locked="0" layoutInCell="1" allowOverlap="1" wp14:anchorId="7D08D292" wp14:editId="76FCE420">
                <wp:simplePos x="0" y="0"/>
                <wp:positionH relativeFrom="column">
                  <wp:posOffset>879475</wp:posOffset>
                </wp:positionH>
                <wp:positionV relativeFrom="paragraph">
                  <wp:posOffset>5278504</wp:posOffset>
                </wp:positionV>
                <wp:extent cx="401066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010660" cy="635"/>
                        </a:xfrm>
                        <a:prstGeom prst="rect">
                          <a:avLst/>
                        </a:prstGeom>
                        <a:solidFill>
                          <a:prstClr val="white"/>
                        </a:solidFill>
                        <a:ln>
                          <a:noFill/>
                        </a:ln>
                        <a:effectLst/>
                      </wps:spPr>
                      <wps:txbx>
                        <w:txbxContent>
                          <w:p w14:paraId="0E53803A" w14:textId="749B180C" w:rsidR="004244DB" w:rsidRPr="008B323A" w:rsidRDefault="004244DB"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sidRPr="008B323A">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sidRPr="008B323A">
                              <w:rPr>
                                <w:rFonts w:ascii="Times New Roman" w:hAnsi="Times New Roman" w:cs="Times New Roman"/>
                                <w:i w:val="0"/>
                                <w:color w:val="auto"/>
                              </w:rPr>
                              <w:t xml:space="preserve"> </w:t>
                            </w:r>
                            <w:proofErr w:type="gramStart"/>
                            <w:r w:rsidRPr="008B323A">
                              <w:rPr>
                                <w:rFonts w:ascii="Times New Roman" w:hAnsi="Times New Roman" w:cs="Times New Roman"/>
                                <w:i w:val="0"/>
                                <w:color w:val="auto"/>
                              </w:rPr>
                              <w:t>An</w:t>
                            </w:r>
                            <w:proofErr w:type="gramEnd"/>
                            <w:r w:rsidRPr="008B323A">
                              <w:rPr>
                                <w:rFonts w:ascii="Times New Roman" w:hAnsi="Times New Roman" w:cs="Times New Roman"/>
                                <w:i w:val="0"/>
                                <w:color w:val="auto"/>
                              </w:rPr>
                              <w:t xml:space="preserve"> 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8D292" id="Text Box 16" o:spid="_x0000_s1027" type="#_x0000_t202" style="position:absolute;left:0;text-align:left;margin-left:69.25pt;margin-top:415.65pt;width:315.8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" stroked="f">
                <v:textbox style="mso-fit-shape-to-text:t" inset="0,0,0,0">
                  <w:txbxContent>
                    <w:p w14:paraId="0E53803A" w14:textId="749B180C" w:rsidR="004244DB" w:rsidRPr="008B323A" w:rsidRDefault="004244DB"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sidRPr="008B323A">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sidRPr="008B323A">
                        <w:rPr>
                          <w:rFonts w:ascii="Times New Roman" w:hAnsi="Times New Roman" w:cs="Times New Roman"/>
                          <w:i w:val="0"/>
                          <w:color w:val="auto"/>
                        </w:rPr>
                        <w:t xml:space="preserve"> </w:t>
                      </w:r>
                      <w:proofErr w:type="gramStart"/>
                      <w:r w:rsidRPr="008B323A">
                        <w:rPr>
                          <w:rFonts w:ascii="Times New Roman" w:hAnsi="Times New Roman" w:cs="Times New Roman"/>
                          <w:i w:val="0"/>
                          <w:color w:val="auto"/>
                        </w:rPr>
                        <w:t>An</w:t>
                      </w:r>
                      <w:proofErr w:type="gramEnd"/>
                      <w:r w:rsidRPr="008B323A">
                        <w:rPr>
                          <w:rFonts w:ascii="Times New Roman" w:hAnsi="Times New Roman" w:cs="Times New Roman"/>
                          <w:i w:val="0"/>
                          <w:color w:val="auto"/>
                        </w:rPr>
                        <w:t xml:space="preserve"> example of synergy decomposition. Time invariant synergy profiles represent relative muscle activations. Synergy activation levels represent temporal activation of entire synergy groups.</w:t>
                      </w:r>
                    </w:p>
                  </w:txbxContent>
                </v:textbox>
                <w10:wrap type="topAndBottom"/>
              </v:shape>
            </w:pict>
          </mc:Fallback>
        </mc:AlternateContent>
      </w:r>
      <w:r w:rsidR="00EC7205">
        <w:t xml:space="preserve">As a neural control system grows, </w:t>
      </w:r>
      <w:r w:rsidR="00B116BC">
        <w:t>calculating parameters</w:t>
      </w:r>
      <w:r w:rsidR="00EC7205">
        <w:t xml:space="preserve"> represent</w:t>
      </w:r>
      <w:r w:rsidR="00B116BC">
        <w:t>ing</w:t>
      </w:r>
      <w:r w:rsidR="00EC7205">
        <w:t xml:space="preserve"> neurons and synapses becomes computationally impractical</w:t>
      </w:r>
      <w:r w:rsidR="00732AEF">
        <w:t xml:space="preserve">. </w:t>
      </w:r>
      <w:r w:rsidR="00A035D2">
        <w:t xml:space="preserve">Reducing the dimensionality of the parameter space eases the computational burden and speeds optimization methods used by the FSN method. </w:t>
      </w:r>
      <w:r w:rsidR="00470403">
        <w:t>Organizing muscles into m</w:t>
      </w:r>
      <w:r w:rsidR="00732AEF">
        <w:t>uscle synergies</w:t>
      </w:r>
      <w:r w:rsidR="00470403">
        <w:t>,</w:t>
      </w:r>
      <w:r w:rsidR="00732AEF">
        <w:t xml:space="preserve"> group</w:t>
      </w:r>
      <w:r w:rsidR="00470403">
        <w:t>s</w:t>
      </w:r>
      <w:r w:rsidR="00732AEF">
        <w:t xml:space="preserve"> </w:t>
      </w:r>
      <w:r w:rsidR="00470403">
        <w:t xml:space="preserve">of muscles whose </w:t>
      </w:r>
      <w:r w:rsidR="00732AEF">
        <w:t xml:space="preserve">contractions </w:t>
      </w:r>
      <w:r w:rsidR="00470403">
        <w:t>have temporal and spatial correlations, is one method of increasing the computational efficiency of a control system</w:t>
      </w:r>
      <w:r w:rsidR="00A31219">
        <w:t xml:space="preserve"> </w:t>
      </w:r>
      <w:r w:rsidR="00A31219">
        <w:fldChar w:fldCharType="begin"/>
      </w:r>
      <w:r w:rsidR="00424001">
        <w:instrText xml:space="preserve"> ADDIN ZOTERO_ITEM CSL_CITATION {"citationID":"VBN9H1vq","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A31219">
        <w:fldChar w:fldCharType="separate"/>
      </w:r>
      <w:r w:rsidR="00424001" w:rsidRPr="00424001">
        <w:rPr>
          <w:rFonts w:cs="Times New Roman"/>
        </w:rPr>
        <w:t xml:space="preserve">(W. A. Lee 1984; </w:t>
      </w:r>
      <w:proofErr w:type="spellStart"/>
      <w:r w:rsidR="00424001" w:rsidRPr="00424001">
        <w:rPr>
          <w:rFonts w:cs="Times New Roman"/>
        </w:rPr>
        <w:t>Tresch</w:t>
      </w:r>
      <w:proofErr w:type="spellEnd"/>
      <w:r w:rsidR="00424001" w:rsidRPr="00424001">
        <w:rPr>
          <w:rFonts w:cs="Times New Roman"/>
        </w:rPr>
        <w:t xml:space="preserve">, </w:t>
      </w:r>
      <w:proofErr w:type="spellStart"/>
      <w:r w:rsidR="00424001" w:rsidRPr="00424001">
        <w:rPr>
          <w:rFonts w:cs="Times New Roman"/>
        </w:rPr>
        <w:t>Saltiel</w:t>
      </w:r>
      <w:proofErr w:type="spellEnd"/>
      <w:r w:rsidR="00424001" w:rsidRPr="00424001">
        <w:rPr>
          <w:rFonts w:cs="Times New Roman"/>
        </w:rPr>
        <w:t xml:space="preserve">, and </w:t>
      </w:r>
      <w:proofErr w:type="spellStart"/>
      <w:r w:rsidR="00424001" w:rsidRPr="00424001">
        <w:rPr>
          <w:rFonts w:cs="Times New Roman"/>
        </w:rPr>
        <w:t>Bizzi</w:t>
      </w:r>
      <w:proofErr w:type="spellEnd"/>
      <w:r w:rsidR="00424001" w:rsidRPr="00424001">
        <w:rPr>
          <w:rFonts w:cs="Times New Roman"/>
        </w:rPr>
        <w:t xml:space="preserve"> 1999)</w:t>
      </w:r>
      <w:r w:rsidR="00A31219">
        <w:fldChar w:fldCharType="end"/>
      </w:r>
      <w:r w:rsidR="00732AEF">
        <w:t>.</w:t>
      </w:r>
      <w:r w:rsidR="00AF7CE9">
        <w:t xml:space="preserve"> Synergies may </w:t>
      </w:r>
      <w:r w:rsidR="008E3B15">
        <w:t xml:space="preserve">physically exist in living systems where they </w:t>
      </w:r>
      <w:r w:rsidR="00031411">
        <w:t xml:space="preserve">function as a type of </w:t>
      </w:r>
      <w:r w:rsidR="00AF7CE9">
        <w:t>loo</w:t>
      </w:r>
      <w:r w:rsidR="00031411">
        <w:t>kup table</w:t>
      </w:r>
      <w:r w:rsidR="00317CA1">
        <w:t xml:space="preserve"> for the central nervous system (CNS)</w:t>
      </w:r>
      <w:r w:rsidR="00AF7CE9">
        <w:t xml:space="preserve"> </w:t>
      </w:r>
      <w:r w:rsidR="00B055F0">
        <w:t xml:space="preserve">to </w:t>
      </w:r>
      <w:r w:rsidR="00B055F0">
        <w:lastRenderedPageBreak/>
        <w:t>assemble</w:t>
      </w:r>
      <w:r w:rsidR="004E1344">
        <w:t xml:space="preserve"> task responses </w:t>
      </w:r>
      <w:r w:rsidR="00031411">
        <w:t>based on a</w:t>
      </w:r>
      <w:r w:rsidR="00E50F12">
        <w:t xml:space="preserve"> </w:t>
      </w:r>
      <w:r w:rsidR="00031411">
        <w:t>pre-defined</w:t>
      </w:r>
      <w:r w:rsidR="00E50F12">
        <w:t xml:space="preserve"> </w:t>
      </w:r>
      <w:r w:rsidR="00031411">
        <w:t>“</w:t>
      </w:r>
      <w:r w:rsidR="00E50F12">
        <w:t>toolset</w:t>
      </w:r>
      <w:r w:rsidR="00031411">
        <w:t>”</w:t>
      </w:r>
      <w:r w:rsidR="00AF7CE9">
        <w:t xml:space="preserve"> </w:t>
      </w:r>
      <w:r w:rsidR="00AF7CE9">
        <w:fldChar w:fldCharType="begin"/>
      </w:r>
      <w:r w:rsidR="00424001">
        <w:instrText xml:space="preserve"> ADDIN ZOTERO_ITEM CSL_CITATION {"citationID":"PKsf64UD","properties":{"formattedCitation":"(McKay and Ting 2012)","plainCitation":"(McKay and Ting 2012)","noteIndex":0},"citationItems":[{"id":502,"uris":["http://zotero.org/users/2047454/items/VI5CLAZM"],"uri":["http://zotero.org/users/2047454/items/VI5CLAZM"],"itemData":{"id":502,"type":"article-journal","title":"Optimization of Muscle Activity for Task-Level Goals Predicts Complex Changes in Limb Forces across Biomechanical Contexts","container-title":"PLOS Computational Biology","page":"e1002465","volume":"8","issue":"4","source":"PLoS Journals","abstract":"Optimality principles have been proposed as a general framework for understanding motor control in animals and humans largely based on their ability to predict general features movement in idealized motor tasks. However, generalizing these concepts past proof-of-principle to understand the neuromechanical transformation from task-level control to detailed execution-level muscle activity and forces during behaviorally-relevant motor tasks has proved difficult. In an unrestrained balance task in cats, we demonstrate that achieving task-level constraints center of mass forces and moments while minimizing control effort predicts detailed patterns of muscle activity and ground reaction forces in an anatomically-realistic musculoskeletal model. Whereas optimization is typically used to resolve redundancy at a single level of the motor hierarchy, we simultaneously resolved redundancy across both muscles and limbs and directly compared predictions to experimental measures across multiple perturbation directions that elicit different intra- and interlimb coordination patterns. Further, although some candidate task-level variables and cost functions generated indistinguishable predictions in a single biomechanical context, we identified a common optimization framework that could predict up to 48 experimental conditions per animal (n = 3) across both perturbation directions and different biomechanical contexts created by altering animals' postural configuration. Predictions were further improved by imposing experimentally-derived muscle synergy constraints, suggesting additional task variables or costs that may be relevant to the neural control of balance. These results suggested that reduced-dimension neural control mechanisms such as muscle synergies can achieve similar kinetics to the optimal solution, but with increased control effort (≈2×) compared to individual muscle control. Our results are consistent with the idea that hierarchical, task-level neural control mechanisms previously associated with voluntary tasks may also be used in automatic brainstem-mediated pathways for balance.","DOI":"10.1371/journal.pcbi.1002465","ISSN":"1553-7358","journalAbbreviation":"PLOS Computational Biology","language":"en","author":[{"family":"McKay","given":"J. Lucas"},{"family":"Ting","given":"Lena H."}],"issued":{"date-parts":[["2012",4,12]]}}}],"schema":"https://github.com/citation-style-language/schema/raw/master/csl-citation.json"} </w:instrText>
      </w:r>
      <w:r w:rsidR="00AF7CE9">
        <w:fldChar w:fldCharType="separate"/>
      </w:r>
      <w:r w:rsidR="00424001" w:rsidRPr="00424001">
        <w:rPr>
          <w:rFonts w:cs="Times New Roman"/>
        </w:rPr>
        <w:t>(McKay and Ting 2012)</w:t>
      </w:r>
      <w:r w:rsidR="00AF7CE9">
        <w:fldChar w:fldCharType="end"/>
      </w:r>
      <w:r w:rsidR="00AF7CE9">
        <w:t>.</w:t>
      </w:r>
      <w:r w:rsidR="00970AE1">
        <w:t xml:space="preserve"> M</w:t>
      </w:r>
      <w:r w:rsidR="005B402E">
        <w:t>otorneuron</w:t>
      </w:r>
      <w:r w:rsidR="00970AE1">
        <w:t xml:space="preserve"> clusters have been mapped in the rat spinal cord</w:t>
      </w:r>
      <w:r w:rsidR="005B402E">
        <w:t xml:space="preserve"> </w:t>
      </w:r>
      <w:r w:rsidR="005B402E">
        <w:fldChar w:fldCharType="begin"/>
      </w:r>
      <w:r w:rsidR="00424001">
        <w:instrText xml:space="preserve"> ADDIN ZOTERO_ITEM CSL_CITATION {"citationID":"McOit1Lv","properties":{"formattedCitation":"(Nicolopoulos\\uc0\\u8208{}Stournaras and Iles 1983)","plainCitation":"(Nicolopoulos</w:instrText>
      </w:r>
      <w:r w:rsidR="00424001">
        <w:rPr>
          <w:rFonts w:ascii="Cambria Math" w:hAnsi="Cambria Math" w:cs="Cambria Math"/>
        </w:rPr>
        <w:instrText>‐</w:instrText>
      </w:r>
      <w:r w:rsidR="00424001">
        <w:instrText>Stournaras and Iles 1983)","noteIndex":0},"citationItems":[{"id":642,"uris":["http://zotero.org/users/2047454/items/99QC4KXZ"],"uri":["http://zotero.org/users/2047454/items/99QC4KXZ"],"itemData":{"id":642,"type":"webpage","title":"Motor neuron columns in the lumbar spinal cord of the rat","container-title":"Journal of Comparative Neurology","URL":"https://onlinelibrary.wiley.com/doi/abs/10.1002/cne.902170107","note":"DOI: 10.1002/cne.902170107","language":"en","author":[{"family":"Nicolopoulos</w:instrText>
      </w:r>
      <w:r w:rsidR="00424001">
        <w:rPr>
          <w:rFonts w:ascii="Cambria Math" w:hAnsi="Cambria Math" w:cs="Cambria Math"/>
        </w:rPr>
        <w:instrText>‐</w:instrText>
      </w:r>
      <w:r w:rsidR="00424001">
        <w:instrText xml:space="preserve">Stournaras","given":"Stavroula"},{"family":"Iles","given":"John F."}],"issued":{"date-parts":[["1983",6,10]]},"accessed":{"date-parts":[["2019",7,23]]}}}],"schema":"https://github.com/citation-style-language/schema/raw/master/csl-citation.json"} </w:instrText>
      </w:r>
      <w:r w:rsidR="005B402E">
        <w:fldChar w:fldCharType="separate"/>
      </w:r>
      <w:r w:rsidR="00424001" w:rsidRPr="00424001">
        <w:rPr>
          <w:rFonts w:cs="Times New Roman"/>
          <w:szCs w:val="24"/>
        </w:rPr>
        <w:t>(</w:t>
      </w:r>
      <w:proofErr w:type="spellStart"/>
      <w:r w:rsidR="00424001" w:rsidRPr="00424001">
        <w:rPr>
          <w:rFonts w:cs="Times New Roman"/>
          <w:szCs w:val="24"/>
        </w:rPr>
        <w:t>Nicolopoulos</w:t>
      </w:r>
      <w:proofErr w:type="spellEnd"/>
      <w:r w:rsidR="00424001" w:rsidRPr="00424001">
        <w:rPr>
          <w:rFonts w:cs="Times New Roman"/>
          <w:szCs w:val="24"/>
        </w:rPr>
        <w:t>‐Stournaras and Iles 1983)</w:t>
      </w:r>
      <w:r w:rsidR="005B402E">
        <w:fldChar w:fldCharType="end"/>
      </w:r>
      <w:r w:rsidR="00516B3D">
        <w:t xml:space="preserve"> and can be </w:t>
      </w:r>
      <w:r w:rsidR="00AC3E03">
        <w:t>stimulated</w:t>
      </w:r>
      <w:r w:rsidR="005B402E">
        <w:t xml:space="preserve"> to induce synergy-based locomotion </w:t>
      </w:r>
      <w:r w:rsidR="005B402E">
        <w:fldChar w:fldCharType="begin"/>
      </w:r>
      <w:r w:rsidR="00424001">
        <w:instrText xml:space="preserve"> ADDIN ZOTERO_ITEM CSL_CITATION {"citationID":"hea4SkLf","properties":{"formattedCitation":"(Wenger et al. 2016)","plainCitation":"(Wenger et al. 2016)","noteIndex":0},"citationItems":[{"id":432,"uris":["http://zotero.org/users/2047454/items/IEJVC6U9"],"uri":["http://zotero.org/users/2047454/items/IEJVC6U9"],"itemData":{"id":432,"type":"article-journal","title":"Spatiotemporal neuromodulation therapies engaging muscle synergies improve motor control after spinal cord injury","container-title":"Nature Medicine","page":"138-145","volume":"22","issue":"2","source":"Crossref","DOI":"10.1038/nm.4025","ISSN":"1078-8956, 1546-170X","language":"en","author":[{"family":"Wenger","given":"Nikolaus"},{"family":"Moraud","given":"Eduardo Martin"},{"family":"Gandar","given":"Jerome"},{"family":"Musienko","given":"Pavel"},{"family":"Capogrosso","given":"Marco"},{"family":"Baud","given":"Laetitia"},{"family":"Le Goff","given":"Camille G"},{"family":"Barraud","given":"Quentin"},{"family":"Pavlova","given":"Natalia"},{"family":"Dominici","given":"Nadia"},{"family":"Minev","given":"Ivan R"},{"family":"Asboth","given":"Leonie"},{"family":"Hirsch","given":"Arthur"},{"family":"Duis","given":"Simone"},{"family":"Kreider","given":"Julie"},{"family":"Mortera","given":"Andrea"},{"family":"Haverbeck","given":"Oliver"},{"family":"Kraus","given":"Silvio"},{"family":"Schmitz","given":"Felix"},{"family":"DiGiovanna","given":"Jack"},{"family":"Brand","given":"Rubia","non-dropping-particle":"van den"},{"family":"Bloch","given":"Jocelyne"},{"family":"Detemple","given":"Peter"},{"family":"Lacour","given":"Stéphanie P"},{"family":"Bézard","given":"Erwan"},{"family":"Micera","given":"Silvestro"},{"family":"Courtine","given":"Grégoire"}],"issued":{"date-parts":[["2016",2]]}}}],"schema":"https://github.com/citation-style-language/schema/raw/master/csl-citation.json"} </w:instrText>
      </w:r>
      <w:r w:rsidR="005B402E">
        <w:fldChar w:fldCharType="separate"/>
      </w:r>
      <w:r w:rsidR="00424001" w:rsidRPr="00424001">
        <w:rPr>
          <w:rFonts w:cs="Times New Roman"/>
        </w:rPr>
        <w:t>(Wenger et al. 2016)</w:t>
      </w:r>
      <w:r w:rsidR="005B402E">
        <w:fldChar w:fldCharType="end"/>
      </w:r>
      <w:r>
        <w:t>.</w:t>
      </w:r>
    </w:p>
    <w:p w14:paraId="7951BEA1" w14:textId="525F4F6A" w:rsidR="004B2508" w:rsidRDefault="00A31219" w:rsidP="004B2508">
      <w:pPr>
        <w:pStyle w:val="NoSpacing"/>
        <w:ind w:firstLine="720"/>
      </w:pPr>
      <w:r>
        <w:t xml:space="preserve">The identification of synergies </w:t>
      </w:r>
      <w:r w:rsidR="00165D15">
        <w:t>relies on electromyography (EMG) measurements for all muscles in the limb and statistical methods using</w:t>
      </w:r>
      <w:r>
        <w:t xml:space="preserve"> </w:t>
      </w:r>
      <w:r w:rsidR="00165D15">
        <w:t>a number of</w:t>
      </w:r>
      <w:r>
        <w:t xml:space="preserve"> matrix factorization techniques </w:t>
      </w:r>
      <w:r>
        <w:fldChar w:fldCharType="begin"/>
      </w:r>
      <w:r w:rsidR="00424001">
        <w:instrText xml:space="preserve"> ADDIN ZOTERO_ITEM CSL_CITATION {"citationID":"mUMdIhmU","properties":{"formattedCitation":"(Tresch, Cheung, and d\\uc0\\u8217{}Avella 2006; Andrea d\\uc0\\u8217{}Avella, Saltiel, and Bizzi 2003)","plainCitation":"(Tresch, Cheung, and d’Avella 2006; Andrea d’Avella, Saltiel, and Bizzi 2003)","noteIndex":0},"citationItems":[{"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schema":"https://github.com/citation-style-language/schema/raw/master/csl-citation.json"} </w:instrText>
      </w:r>
      <w:r>
        <w:fldChar w:fldCharType="separate"/>
      </w:r>
      <w:r w:rsidR="00424001" w:rsidRPr="00424001">
        <w:rPr>
          <w:rFonts w:cs="Times New Roman"/>
          <w:szCs w:val="24"/>
        </w:rPr>
        <w:t>(</w:t>
      </w:r>
      <w:proofErr w:type="spellStart"/>
      <w:r w:rsidR="00424001" w:rsidRPr="00424001">
        <w:rPr>
          <w:rFonts w:cs="Times New Roman"/>
          <w:szCs w:val="24"/>
        </w:rPr>
        <w:t>Tresch</w:t>
      </w:r>
      <w:proofErr w:type="spellEnd"/>
      <w:r w:rsidR="00424001" w:rsidRPr="00424001">
        <w:rPr>
          <w:rFonts w:cs="Times New Roman"/>
          <w:szCs w:val="24"/>
        </w:rPr>
        <w:t xml:space="preserve">, Cheung, and </w:t>
      </w:r>
      <w:proofErr w:type="spellStart"/>
      <w:r w:rsidR="00424001" w:rsidRPr="00424001">
        <w:rPr>
          <w:rFonts w:cs="Times New Roman"/>
          <w:szCs w:val="24"/>
        </w:rPr>
        <w:t>d’Avella</w:t>
      </w:r>
      <w:proofErr w:type="spellEnd"/>
      <w:r w:rsidR="00424001" w:rsidRPr="00424001">
        <w:rPr>
          <w:rFonts w:cs="Times New Roman"/>
          <w:szCs w:val="24"/>
        </w:rPr>
        <w:t xml:space="preserve"> 2006; Andrea </w:t>
      </w:r>
      <w:proofErr w:type="spellStart"/>
      <w:r w:rsidR="00424001" w:rsidRPr="00424001">
        <w:rPr>
          <w:rFonts w:cs="Times New Roman"/>
          <w:szCs w:val="24"/>
        </w:rPr>
        <w:t>d’Avella</w:t>
      </w:r>
      <w:proofErr w:type="spellEnd"/>
      <w:r w:rsidR="00424001" w:rsidRPr="00424001">
        <w:rPr>
          <w:rFonts w:cs="Times New Roman"/>
          <w:szCs w:val="24"/>
        </w:rPr>
        <w:t xml:space="preserve">, </w:t>
      </w:r>
      <w:proofErr w:type="spellStart"/>
      <w:r w:rsidR="00424001" w:rsidRPr="00424001">
        <w:rPr>
          <w:rFonts w:cs="Times New Roman"/>
          <w:szCs w:val="24"/>
        </w:rPr>
        <w:t>Saltiel</w:t>
      </w:r>
      <w:proofErr w:type="spellEnd"/>
      <w:r w:rsidR="00424001" w:rsidRPr="00424001">
        <w:rPr>
          <w:rFonts w:cs="Times New Roman"/>
          <w:szCs w:val="24"/>
        </w:rPr>
        <w:t xml:space="preserve">, and </w:t>
      </w:r>
      <w:proofErr w:type="spellStart"/>
      <w:r w:rsidR="00424001" w:rsidRPr="00424001">
        <w:rPr>
          <w:rFonts w:cs="Times New Roman"/>
          <w:szCs w:val="24"/>
        </w:rPr>
        <w:t>Bizzi</w:t>
      </w:r>
      <w:proofErr w:type="spellEnd"/>
      <w:r w:rsidR="00424001" w:rsidRPr="00424001">
        <w:rPr>
          <w:rFonts w:cs="Times New Roman"/>
          <w:szCs w:val="24"/>
        </w:rPr>
        <w:t xml:space="preserve"> 2003)</w:t>
      </w:r>
      <w:r>
        <w:fldChar w:fldCharType="end"/>
      </w:r>
      <w:r w:rsidR="00920800">
        <w:t xml:space="preserve"> with the most common being nonnegative matrix factorization </w:t>
      </w:r>
      <w:r w:rsidR="00920800">
        <w:fldChar w:fldCharType="begin"/>
      </w:r>
      <w:r w:rsidR="00424001">
        <w:instrText xml:space="preserve"> ADDIN ZOTERO_ITEM CSL_CITATION {"citationID":"AON76rBm","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rsidR="00920800">
        <w:fldChar w:fldCharType="separate"/>
      </w:r>
      <w:r w:rsidR="00424001" w:rsidRPr="00424001">
        <w:rPr>
          <w:rFonts w:cs="Times New Roman"/>
        </w:rPr>
        <w:t xml:space="preserve">(Ting et al. 2012; D. D. Lee and </w:t>
      </w:r>
      <w:proofErr w:type="spellStart"/>
      <w:r w:rsidR="00424001" w:rsidRPr="00424001">
        <w:rPr>
          <w:rFonts w:cs="Times New Roman"/>
        </w:rPr>
        <w:t>Seung</w:t>
      </w:r>
      <w:proofErr w:type="spellEnd"/>
      <w:r w:rsidR="00424001" w:rsidRPr="00424001">
        <w:rPr>
          <w:rFonts w:cs="Times New Roman"/>
        </w:rPr>
        <w:t xml:space="preserve"> 2001)</w:t>
      </w:r>
      <w:r w:rsidR="00920800">
        <w:fldChar w:fldCharType="end"/>
      </w:r>
      <w:r w:rsidR="00FD7018">
        <w:t xml:space="preserve">. </w:t>
      </w:r>
      <w:r w:rsidR="008F6BE5">
        <w:t>R</w:t>
      </w:r>
      <w:r w:rsidR="000128A1">
        <w:t xml:space="preserve">ectified, </w:t>
      </w:r>
      <w:r w:rsidR="008F6BE5">
        <w:t xml:space="preserve">low-pass </w:t>
      </w:r>
      <w:r w:rsidR="000128A1">
        <w:t xml:space="preserve">filtered </w:t>
      </w:r>
      <w:r w:rsidR="008F6BE5">
        <w:t xml:space="preserve">EMG data is decomposed </w:t>
      </w:r>
      <w:r w:rsidR="00696F53">
        <w:t>into a set of spatial vectors, representing</w:t>
      </w:r>
      <w:r w:rsidR="008F6BE5">
        <w:t xml:space="preserve"> time invariant</w:t>
      </w:r>
      <w:r w:rsidR="00696F53">
        <w:t xml:space="preserve"> muscle activation profiles, and temporal vectors, </w:t>
      </w:r>
      <w:r w:rsidR="008F6BE5">
        <w:t xml:space="preserve">representing </w:t>
      </w:r>
      <w:r w:rsidR="00696F53">
        <w:t>the timing of s</w:t>
      </w:r>
      <w:r w:rsidR="008F6BE5">
        <w:t xml:space="preserve">ynergy </w:t>
      </w:r>
      <w:proofErr w:type="spellStart"/>
      <w:r w:rsidR="008F6BE5">
        <w:t>coactivation</w:t>
      </w:r>
      <w:proofErr w:type="spellEnd"/>
      <w:r w:rsidR="008F6BE5">
        <w:t>. The appeal</w:t>
      </w:r>
      <w:r w:rsidR="00696F53">
        <w:t xml:space="preserve"> of </w:t>
      </w:r>
      <w:r w:rsidR="008F6BE5">
        <w:t>a</w:t>
      </w:r>
      <w:r w:rsidR="00696F53">
        <w:t xml:space="preserve"> muscle synergy model is </w:t>
      </w:r>
      <w:r w:rsidR="008F6BE5">
        <w:t xml:space="preserve">in the </w:t>
      </w:r>
      <w:r w:rsidR="00696F53">
        <w:t>reduced parameterization which would ease the computational burden associated with neuromechanical control systems</w:t>
      </w:r>
      <w:r w:rsidR="00C065D9">
        <w:t xml:space="preserve"> </w:t>
      </w:r>
      <w:r w:rsidR="00DE3C1F">
        <w:fldChar w:fldCharType="begin"/>
      </w:r>
      <w:r w:rsidR="00424001">
        <w:instrText xml:space="preserve"> ADDIN ZOTERO_ITEM CSL_CITATION {"citationID":"SvWHlkVC","properties":{"formattedCitation":"(Alessandro, Carbajal, and d\\uc0\\u8217{}Avella 2014; Aoi et al. 2013)","plainCitation":"(Alessandro, Carbajal, and d’Avella 2014; Aoi et al. 2013)","noteIndex":0},"citationItems":[{"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schema":"https://github.com/citation-style-language/schema/raw/master/csl-citation.json"} </w:instrText>
      </w:r>
      <w:r w:rsidR="00DE3C1F">
        <w:fldChar w:fldCharType="separate"/>
      </w:r>
      <w:r w:rsidR="00424001" w:rsidRPr="00424001">
        <w:rPr>
          <w:rFonts w:cs="Times New Roman"/>
          <w:szCs w:val="24"/>
        </w:rPr>
        <w:t xml:space="preserve">(Alessandro, Carbajal, and </w:t>
      </w:r>
      <w:proofErr w:type="spellStart"/>
      <w:r w:rsidR="00424001" w:rsidRPr="00424001">
        <w:rPr>
          <w:rFonts w:cs="Times New Roman"/>
          <w:szCs w:val="24"/>
        </w:rPr>
        <w:t>d’Avella</w:t>
      </w:r>
      <w:proofErr w:type="spellEnd"/>
      <w:r w:rsidR="00424001" w:rsidRPr="00424001">
        <w:rPr>
          <w:rFonts w:cs="Times New Roman"/>
          <w:szCs w:val="24"/>
        </w:rPr>
        <w:t xml:space="preserve"> 2014; </w:t>
      </w:r>
      <w:proofErr w:type="spellStart"/>
      <w:r w:rsidR="00424001" w:rsidRPr="00424001">
        <w:rPr>
          <w:rFonts w:cs="Times New Roman"/>
          <w:szCs w:val="24"/>
        </w:rPr>
        <w:t>Aoi</w:t>
      </w:r>
      <w:proofErr w:type="spellEnd"/>
      <w:r w:rsidR="00424001" w:rsidRPr="00424001">
        <w:rPr>
          <w:rFonts w:cs="Times New Roman"/>
          <w:szCs w:val="24"/>
        </w:rPr>
        <w:t xml:space="preserve"> et al. 2013)</w:t>
      </w:r>
      <w:r w:rsidR="00DE3C1F">
        <w:fldChar w:fldCharType="end"/>
      </w:r>
      <w:r w:rsidR="00696F53">
        <w:t>.</w:t>
      </w:r>
      <w:r w:rsidR="004B2508">
        <w:t xml:space="preserve"> </w:t>
      </w:r>
    </w:p>
    <w:p w14:paraId="3DCA006F" w14:textId="696FEE07" w:rsidR="00905A4E" w:rsidRDefault="004B2508" w:rsidP="004B2508">
      <w:pPr>
        <w:pStyle w:val="NoSpacing"/>
        <w:ind w:firstLine="720"/>
      </w:pPr>
      <w:r>
        <w:t xml:space="preserve">The synergy model has recently come under scrutiny, though, as leading researchers have posited that synergies are less likely manifestations of </w:t>
      </w:r>
      <w:r w:rsidR="008F6BE5">
        <w:t>physical</w:t>
      </w:r>
      <w:r>
        <w:t xml:space="preserve"> neural systems and </w:t>
      </w:r>
      <w:proofErr w:type="spellStart"/>
      <w:r>
        <w:t>moreso</w:t>
      </w:r>
      <w:proofErr w:type="spellEnd"/>
      <w:r>
        <w:t xml:space="preserve"> optimal task-specific responses from the body </w:t>
      </w:r>
      <w:r>
        <w:fldChar w:fldCharType="begin"/>
      </w:r>
      <w:r w:rsidR="00424001">
        <w:instrText xml:space="preserve"> ADDIN ZOTERO_ITEM CSL_CITATION {"citationID":"lnKwqRiv","properties":{"formattedCitation":"(Tresch and Jarc 2009; Kutch and Valero-Cuevas 2011; Perreault et al. 2008)","plainCitation":"(Tresch and Jarc 2009; Kutch and Valero-Cuevas 2011; Perreault et al. 2008)","noteIndex":0},"citationItems":[{"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schema":"https://github.com/citation-style-language/schema/raw/master/csl-citation.json"} </w:instrText>
      </w:r>
      <w:r>
        <w:fldChar w:fldCharType="separate"/>
      </w:r>
      <w:r w:rsidR="00424001" w:rsidRPr="00424001">
        <w:rPr>
          <w:rFonts w:cs="Times New Roman"/>
        </w:rPr>
        <w:t>(</w:t>
      </w:r>
      <w:proofErr w:type="spellStart"/>
      <w:r w:rsidR="00424001" w:rsidRPr="00424001">
        <w:rPr>
          <w:rFonts w:cs="Times New Roman"/>
        </w:rPr>
        <w:t>Tresch</w:t>
      </w:r>
      <w:proofErr w:type="spellEnd"/>
      <w:r w:rsidR="00424001" w:rsidRPr="00424001">
        <w:rPr>
          <w:rFonts w:cs="Times New Roman"/>
        </w:rPr>
        <w:t xml:space="preserve"> and </w:t>
      </w:r>
      <w:proofErr w:type="spellStart"/>
      <w:r w:rsidR="00424001" w:rsidRPr="00424001">
        <w:rPr>
          <w:rFonts w:cs="Times New Roman"/>
        </w:rPr>
        <w:t>Jarc</w:t>
      </w:r>
      <w:proofErr w:type="spellEnd"/>
      <w:r w:rsidR="00424001" w:rsidRPr="00424001">
        <w:rPr>
          <w:rFonts w:cs="Times New Roman"/>
        </w:rPr>
        <w:t xml:space="preserve"> 2009; Kutch and Valero-Cuevas 2011; Perreault et al. 2008)</w:t>
      </w:r>
      <w:r>
        <w:fldChar w:fldCharType="end"/>
      </w:r>
      <w:r w:rsidR="00E35CA2">
        <w:t xml:space="preserve">. </w:t>
      </w:r>
      <w:r w:rsidR="00433840">
        <w:t xml:space="preserve">The task-specific focus of muscle synergy derivation does not mean that the model is unsuitable </w:t>
      </w:r>
      <w:r w:rsidR="00812F3F">
        <w:t>for robotic control, though, so long as the natural dynamics of the systems are considered within the task demands</w:t>
      </w:r>
      <w:r w:rsidR="00433840">
        <w:t xml:space="preserve"> </w:t>
      </w:r>
      <w:r w:rsidR="00433840">
        <w:fldChar w:fldCharType="begin"/>
      </w:r>
      <w:r w:rsidR="00424001">
        <w:instrText xml:space="preserve"> ADDIN ZOTERO_ITEM CSL_CITATION {"citationID":"EcfStkHO","properties":{"formattedCitation":"(Max Berniker et al. 2009; A. d\\uc0\\u8217{}Avella and Bizzi 2005)","plainCitation":"(Max Berniker et al. 2009; A. d’Avella and Bizzi 2005)","noteIndex":0},"citationItems":[{"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schema":"https://github.com/citation-style-language/schema/raw/master/csl-citation.json"} </w:instrText>
      </w:r>
      <w:r w:rsidR="00433840">
        <w:fldChar w:fldCharType="separate"/>
      </w:r>
      <w:r w:rsidR="00424001" w:rsidRPr="00424001">
        <w:rPr>
          <w:rFonts w:cs="Times New Roman"/>
          <w:szCs w:val="24"/>
        </w:rPr>
        <w:t xml:space="preserve">(Max </w:t>
      </w:r>
      <w:proofErr w:type="spellStart"/>
      <w:r w:rsidR="00424001" w:rsidRPr="00424001">
        <w:rPr>
          <w:rFonts w:cs="Times New Roman"/>
          <w:szCs w:val="24"/>
        </w:rPr>
        <w:t>Berniker</w:t>
      </w:r>
      <w:proofErr w:type="spellEnd"/>
      <w:r w:rsidR="00424001" w:rsidRPr="00424001">
        <w:rPr>
          <w:rFonts w:cs="Times New Roman"/>
          <w:szCs w:val="24"/>
        </w:rPr>
        <w:t xml:space="preserve"> et al. 2009; A. </w:t>
      </w:r>
      <w:proofErr w:type="spellStart"/>
      <w:r w:rsidR="00424001" w:rsidRPr="00424001">
        <w:rPr>
          <w:rFonts w:cs="Times New Roman"/>
          <w:szCs w:val="24"/>
        </w:rPr>
        <w:t>d’Avella</w:t>
      </w:r>
      <w:proofErr w:type="spellEnd"/>
      <w:r w:rsidR="00424001" w:rsidRPr="00424001">
        <w:rPr>
          <w:rFonts w:cs="Times New Roman"/>
          <w:szCs w:val="24"/>
        </w:rPr>
        <w:t xml:space="preserve"> and </w:t>
      </w:r>
      <w:proofErr w:type="spellStart"/>
      <w:r w:rsidR="00424001" w:rsidRPr="00424001">
        <w:rPr>
          <w:rFonts w:cs="Times New Roman"/>
          <w:szCs w:val="24"/>
        </w:rPr>
        <w:t>Bizzi</w:t>
      </w:r>
      <w:proofErr w:type="spellEnd"/>
      <w:r w:rsidR="00424001" w:rsidRPr="00424001">
        <w:rPr>
          <w:rFonts w:cs="Times New Roman"/>
          <w:szCs w:val="24"/>
        </w:rPr>
        <w:t xml:space="preserve"> 2005)</w:t>
      </w:r>
      <w:r w:rsidR="00433840">
        <w:fldChar w:fldCharType="end"/>
      </w:r>
      <w:r w:rsidR="00433840">
        <w:t xml:space="preserve">. </w:t>
      </w:r>
      <w:r w:rsidR="00052C82">
        <w:t>Existing synergy decomposition methods use</w:t>
      </w:r>
      <w:r w:rsidR="00E35CA2">
        <w:t xml:space="preserve"> averaged EMG data </w:t>
      </w:r>
      <w:r w:rsidR="00052C82">
        <w:t>which minimizes</w:t>
      </w:r>
      <w:r w:rsidR="00E35CA2">
        <w:t xml:space="preserve"> </w:t>
      </w:r>
      <w:r w:rsidR="00052C82">
        <w:t xml:space="preserve">signal variability that </w:t>
      </w:r>
      <w:r w:rsidR="008D4F37">
        <w:t>may</w:t>
      </w:r>
      <w:r w:rsidR="00E35CA2">
        <w:t xml:space="preserve"> be important to developing robust synergy profiles across tasks and subjects </w:t>
      </w:r>
      <w:r w:rsidR="00E35CA2">
        <w:fldChar w:fldCharType="begin"/>
      </w:r>
      <w:r w:rsidR="00424001">
        <w:instrText xml:space="preserve"> ADDIN ZOTERO_ITEM CSL_CITATION {"citationID":"aYXMwLiR","properties":{"formattedCitation":"(Ting et al. 2012; Steele, Tresch, and Perreault 2015)","plainCitation":"(Ting et al. 2012; Steele, Tresch, and Perreault 2015)","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rsidR="00E35CA2">
        <w:fldChar w:fldCharType="separate"/>
      </w:r>
      <w:r w:rsidR="00424001" w:rsidRPr="00424001">
        <w:rPr>
          <w:rFonts w:cs="Times New Roman"/>
        </w:rPr>
        <w:t xml:space="preserve">(Ting et al. 2012; Steele, </w:t>
      </w:r>
      <w:proofErr w:type="spellStart"/>
      <w:r w:rsidR="00424001" w:rsidRPr="00424001">
        <w:rPr>
          <w:rFonts w:cs="Times New Roman"/>
        </w:rPr>
        <w:t>Tresch</w:t>
      </w:r>
      <w:proofErr w:type="spellEnd"/>
      <w:r w:rsidR="00424001" w:rsidRPr="00424001">
        <w:rPr>
          <w:rFonts w:cs="Times New Roman"/>
        </w:rPr>
        <w:t>, and Perreault 2015)</w:t>
      </w:r>
      <w:r w:rsidR="00E35CA2">
        <w:fldChar w:fldCharType="end"/>
      </w:r>
      <w:r w:rsidR="00E35CA2">
        <w:t>.</w:t>
      </w:r>
      <w:r w:rsidR="004A14B3">
        <w:t xml:space="preserve"> </w:t>
      </w:r>
      <w:r w:rsidR="004244DB">
        <w:t xml:space="preserve">Evidence suggests that the body may simply strive to reduce EMG variability for task-relevant muscles while ignoring signals from other muscles </w:t>
      </w:r>
      <w:r w:rsidR="004244DB">
        <w:fldChar w:fldCharType="begin"/>
      </w:r>
      <w:r w:rsidR="00424001">
        <w:instrText xml:space="preserve"> ADDIN ZOTERO_ITEM CSL_CITATION {"citationID":"5rs2xbhJ","properties":{"formattedCitation":"(Cullins et al. 2014; Valero-Cuevas, Venkadesan, and Todorov 2009)","plainCitation":"(Cullins et al. 2014; Valero-Cuevas, Venkadesan, and Todorov 2009)","noteIndex":0},"citationItems":[{"id":712,"uris":["http://zotero.org/users/2047454/items/5WTYCC6Q"],"uri":["http://zotero.org/users/2047454/items/5WTYCC6Q"],"itemData":{"id":712,"type":"article-journal","title":"Motor neuronal activity varies least among individuals when it matters most for behavior","container-title":"Journal of Neurophysiology","page":"981-1000","volume":"113","issue":"3","source":"physiology.org (Atypon)","abstract":"How does motor neuronal variability affect behavior? To explore this question, we quantified activity of multiple individual identified motor neurons mediating biting and swallowing in intact, behaving Aplysia californica by recording from the protractor muscle and the three nerves containing the majority of motor neurons controlling the feeding musculature. We measured multiple motor components: duration of the activity of identified motor neurons as well as their relative timing. At the same time, we measured behavioral efficacy: amplitude of grasping movement during biting and amplitude of net inward food movement during swallowing. We observed that the total duration of the behaviors varied: Within animals, biting duration shortened from the first to the second and third bites; between animals, biting and swallowing durations varied. To study other sources of variation, motor components were divided by behavior duration (i.e., normalized). Even after normalization, distributions of motor component durations could distinguish animals as unique individuals. However, the degree to which a motor component varied among individuals depended on the role of that motor component in a behavior. Motor neuronal activity that was essential for the expression of biting or swallowing was similar among animals, whereas motor neuronal activity that was not essential for that behavior varied more from individual to individual. These results suggest that motor neuronal activity that matters most for the expression of a particular behavior may vary least from individual to individual. Shaping individual variability to ensure behavioral efficacy may be a general principle for the operation of motor systems.","DOI":"10.1152/jn.00729.2014","ISSN":"0022-3077","journalAbbreviation":"Journal of Neurophysiology","author":[{"family":"Cullins","given":"Miranda J."},{"family":"Shaw","given":"Kendrick M."},{"family":"Gill","given":"Jeffrey P."},{"family":"Chiel","given":"Hillel J."}],"issued":{"date-parts":[["2014",11,19]]}}},{"id":580,"uris":["http://zotero.org/users/2047454/items/MWFBVPCS"],"uri":["http://zotero.org/users/2047454/items/MWFBVPCS"],"itemData":{"id":580,"type":"article-journal","title":"Structured Variability of Muscle Activations Supports the Minimal Intervention Principle of Motor Control","container-title":"Journal of Neurophysiology","page":"59-68","volume":"102","issue":"1","source":"Crossref","DOI":"10.1152/jn.90324.2008","ISSN":"0022-3077, 1522-1598","language":"en","author":[{"family":"Valero-Cuevas","given":"Francisco J."},{"family":"Venkadesan","given":"Madhusudhan"},{"family":"Todorov","given":"Emanuel"}],"issued":{"date-parts":[["2009",7]]}}}],"schema":"https://github.com/citation-style-language/schema/raw/master/csl-citation.json"} </w:instrText>
      </w:r>
      <w:r w:rsidR="004244DB">
        <w:fldChar w:fldCharType="separate"/>
      </w:r>
      <w:r w:rsidR="00424001" w:rsidRPr="00424001">
        <w:rPr>
          <w:rFonts w:cs="Times New Roman"/>
        </w:rPr>
        <w:t>(</w:t>
      </w:r>
      <w:proofErr w:type="spellStart"/>
      <w:r w:rsidR="00424001" w:rsidRPr="00424001">
        <w:rPr>
          <w:rFonts w:cs="Times New Roman"/>
        </w:rPr>
        <w:t>Cullins</w:t>
      </w:r>
      <w:proofErr w:type="spellEnd"/>
      <w:r w:rsidR="00424001" w:rsidRPr="00424001">
        <w:rPr>
          <w:rFonts w:cs="Times New Roman"/>
        </w:rPr>
        <w:t xml:space="preserve"> et al. 2014; Valero-Cuevas, </w:t>
      </w:r>
      <w:proofErr w:type="spellStart"/>
      <w:r w:rsidR="00424001" w:rsidRPr="00424001">
        <w:rPr>
          <w:rFonts w:cs="Times New Roman"/>
        </w:rPr>
        <w:t>Venkadesan</w:t>
      </w:r>
      <w:proofErr w:type="spellEnd"/>
      <w:r w:rsidR="00424001" w:rsidRPr="00424001">
        <w:rPr>
          <w:rFonts w:cs="Times New Roman"/>
        </w:rPr>
        <w:t xml:space="preserve">, and </w:t>
      </w:r>
      <w:proofErr w:type="spellStart"/>
      <w:r w:rsidR="00424001" w:rsidRPr="00424001">
        <w:rPr>
          <w:rFonts w:cs="Times New Roman"/>
        </w:rPr>
        <w:t>Todorov</w:t>
      </w:r>
      <w:proofErr w:type="spellEnd"/>
      <w:r w:rsidR="00424001" w:rsidRPr="00424001">
        <w:rPr>
          <w:rFonts w:cs="Times New Roman"/>
        </w:rPr>
        <w:t xml:space="preserve"> 2009)</w:t>
      </w:r>
      <w:r w:rsidR="004244DB">
        <w:fldChar w:fldCharType="end"/>
      </w:r>
      <w:r w:rsidR="004244DB">
        <w:t>.</w:t>
      </w:r>
    </w:p>
    <w:p w14:paraId="5E76E229" w14:textId="1EB1FF49" w:rsidR="008B323A" w:rsidRDefault="00905A4E" w:rsidP="004B2508">
      <w:pPr>
        <w:pStyle w:val="NoSpacing"/>
        <w:ind w:firstLine="720"/>
      </w:pPr>
      <w:r>
        <w:lastRenderedPageBreak/>
        <w:t>F</w:t>
      </w:r>
      <w:r w:rsidR="00CE5894">
        <w:t>or synergies to be considered a</w:t>
      </w:r>
      <w:r>
        <w:t xml:space="preserve"> </w:t>
      </w:r>
      <w:r w:rsidR="00890446">
        <w:t>physical hallmark</w:t>
      </w:r>
      <w:r>
        <w:t xml:space="preserve"> of the nervo</w:t>
      </w:r>
      <w:r w:rsidR="00444D2F">
        <w:t xml:space="preserve">us system, one would expect relative muscle activation </w:t>
      </w:r>
      <w:r w:rsidR="00C85A7F">
        <w:t>within a synergy to remain</w:t>
      </w:r>
      <w:r w:rsidR="00A94EC1">
        <w:t xml:space="preserve"> consistent </w:t>
      </w:r>
      <w:r>
        <w:t>over time</w:t>
      </w:r>
      <w:r w:rsidR="00A94EC1">
        <w:t xml:space="preserve"> and across a variety of tasks</w:t>
      </w:r>
      <w:r>
        <w:t xml:space="preserve">. </w:t>
      </w:r>
      <w:r w:rsidR="008B323A">
        <w:t xml:space="preserve">It has been theorized that synergies could be encoded in upstream neural connections in the form of torque profiles </w:t>
      </w:r>
      <w:r w:rsidR="008B323A">
        <w:fldChar w:fldCharType="begin"/>
      </w:r>
      <w:r w:rsidR="00424001">
        <w:instrText xml:space="preserve"> ADDIN ZOTERO_ITEM CSL_CITATION {"citationID":"5WGrwoVe","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8B323A">
        <w:fldChar w:fldCharType="separate"/>
      </w:r>
      <w:r w:rsidR="00424001" w:rsidRPr="00424001">
        <w:rPr>
          <w:rFonts w:cs="Times New Roman"/>
        </w:rPr>
        <w:t>(T. S. Buchanan et al. 1986)</w:t>
      </w:r>
      <w:r w:rsidR="008B323A">
        <w:fldChar w:fldCharType="end"/>
      </w:r>
      <w:r w:rsidR="008B323A">
        <w:t xml:space="preserve">. This is supported in primate upper limb work which demonstrates a preferential torque direction for individual muscles (flexors are more sensitive to flexion, </w:t>
      </w:r>
      <w:proofErr w:type="spellStart"/>
      <w:r w:rsidR="008B323A">
        <w:t>etc</w:t>
      </w:r>
      <w:proofErr w:type="spellEnd"/>
      <w:r w:rsidR="008B323A">
        <w:t xml:space="preserve">) </w:t>
      </w:r>
      <w:r w:rsidR="008B323A">
        <w:fldChar w:fldCharType="begin"/>
      </w:r>
      <w:r w:rsidR="00424001">
        <w:instrText xml:space="preserve"> ADDIN ZOTERO_ITEM CSL_CITATION {"citationID":"Bi4P7sJt","properties":{"formattedCitation":"(Kurtzer et al. 2006)","plainCitation":"(Kurtzer et al. 2006)","noteIndex":0},"citationItems":[{"id":499,"uris":["http://zotero.org/users/2047454/items/BNGAH7VR"],"uri":["http://zotero.org/users/2047454/items/BNGAH7VR"],"itemData":{"id":499,"type":"article-journal","title":"Primate Upper Limb Muscles Exhibit Activity Patterns That Differ From Their Anatomical Action During a Postural Task","container-title":"Journal of Neurophysiology","page":"493-504","volume":"95","issue":"1","source":"physiology.org (Atypon)","abstract":"The present study examined muscular activity in the primate proximal forelimb during a posture task. By applying loads selectively to the shoulder, elbow, or both joints, we observed that monoarticular shoulder and elbow muscles varied their activity with loads at the unspanned joint. Shoulder monoarticulars changed activity with elbow torque and elbow monoarticulars changed activity with shoulder torque. Due to this additional modulation, the maximal activation of monoarticular muscles was deviated from their anatomical action toward either shoulder-extension/elbow-flexion or shoulder-flexion/elbow-extension. Biarticular muscles also expressed deviations in their preferred torque direction toward either shoulder-extension/elbow-flexion or shoulder-flexion/elbow-extension. The biased distribution of preferred torque directions in proximal forelimb muscles could be modeled by the minimization of a global measure of muscle activity. Moreover, arm-related neurons of primary motor cortex exhibit a similar bias in preferred torque directions consistent with the intimate relationship between the primary motor cortex and the motor periphery.","DOI":"10.1152/jn.00706.2005","ISSN":"0022-3077","journalAbbreviation":"Journal of Neurophysiology","author":[{"family":"Kurtzer","given":"Isaac"},{"family":"Pruszynski","given":"J. Andrew"},{"family":"Herter","given":"Troy M."},{"family":"Scott","given":"Stephen H."}],"issued":{"date-parts":[["2006",1,1]]}}}],"schema":"https://github.com/citation-style-language/schema/raw/master/csl-citation.json"} </w:instrText>
      </w:r>
      <w:r w:rsidR="008B323A">
        <w:fldChar w:fldCharType="separate"/>
      </w:r>
      <w:r w:rsidR="00424001" w:rsidRPr="00424001">
        <w:rPr>
          <w:rFonts w:cs="Times New Roman"/>
        </w:rPr>
        <w:t>(</w:t>
      </w:r>
      <w:proofErr w:type="spellStart"/>
      <w:r w:rsidR="00424001" w:rsidRPr="00424001">
        <w:rPr>
          <w:rFonts w:cs="Times New Roman"/>
        </w:rPr>
        <w:t>Kurtzer</w:t>
      </w:r>
      <w:proofErr w:type="spellEnd"/>
      <w:r w:rsidR="00424001" w:rsidRPr="00424001">
        <w:rPr>
          <w:rFonts w:cs="Times New Roman"/>
        </w:rPr>
        <w:t xml:space="preserve"> et al. 2006)</w:t>
      </w:r>
      <w:r w:rsidR="008B323A">
        <w:fldChar w:fldCharType="end"/>
      </w:r>
      <w:r w:rsidR="008B323A">
        <w:t xml:space="preserve">. </w:t>
      </w:r>
      <w:r>
        <w:t xml:space="preserve">Recent work has suggested, though, that the nervous system tweaks the weighting of different muscles within synergies at short timescales and for different tasks </w:t>
      </w:r>
      <w:r>
        <w:fldChar w:fldCharType="begin"/>
      </w:r>
      <w:r w:rsidR="00424001">
        <w:instrText xml:space="preserve"> ADDIN ZOTERO_ITEM CSL_CITATION {"citationID":"SuspKRbE","properties":{"formattedCitation":"(Ranganathan et al. 2016; Chia Bejarano et al. 2017)","plainCitation":"(Ranganathan et al. 2016; Chia Bejarano et al. 2017)","noteIndex":0},"citationItems":[{"id":670,"uris":["http://zotero.org/users/2047454/items/N7YBHEH6"],"uri":["http://zotero.org/users/2047454/items/N7YBHEH6"],"itemData":{"id":670,"type":"article-journal","title":"Learning new gait patterns: Exploratory muscle activity during motor learning is not predicted by motor modules","container-title":"Journal of Biomechanics","page":"718-725","volume":"49","issue":"5","source":"ScienceDirect","abstract":"The motor module hypothesis in motor control proposes that the nervous system can simplify the problem of controlling a large number of muscles in human movement by grouping muscles into a smaller number of modules. Here, we tested one prediction of the modular organization hypothesis by examining whether there is preferential exploration along these motor modules during the learning of a new gait pattern. Healthy college-aged participants learned a new gait pattern which required increased hip and knee flexion during the swing phase while walking in a lower-extremity robot (Lokomat). The new gait pattern was displayed as a foot trajectory in the sagittal plane and participants attempted to match their foot trajectory to this template. We recorded EMG from 8 lower-extremity muscles and we extracted motor modules during both baseline walking and target-tracking using non-negative matrix factorization (NMF). Results showed increased trajectory variability in the first block of learning, indicating that participants were engaged in exploratory behavior. Critically, when we examined the muscle activity during this exploratory phase, we found that the composition of motor modules changed significantly within the first few strides of attempting the new gait pattern. The lack of persistence of the motor modules under even short time scales suggests that motor modules extracted during locomotion may be more indicative of correlated muscle activity induced by the task constraints of walking, rather than reflecting a modular control strategy.","DOI":"10.1016/j.jbiomech.2016.02.006","ISSN":"0021-9290","title-short":"Learning new gait patterns","journalAbbreviation":"Journal of Biomechanics","author":[{"family":"Ranganathan","given":"Rajiv"},{"family":"Krishnan","given":"Chandramouli"},{"family":"Dhaher","given":"Yasin Y."},{"family":"Rymer","given":"William Z."}],"issued":{"date-parts":[["2016",3,21]]}}},{"id":668,"uris":["http://zotero.org/users/2047454/items/55VEUTXZ"],"uri":["http://zotero.org/users/2047454/items/55VEUTXZ"],"itemData":{"id":668,"type":"article-journal","title":"Tuning of Muscle Synergies During Walking Along Rectilinear and Curvilinear Trajectories in Humans","container-title":"Annals of Biomedical Engineering","page":"1204-1218","volume":"45","issue":"5","source":"Springer Link","abstract":"The aim of this study was to develop a methodology based on muscle synergies to investigate whether rectilinear and curvilinear walking shared the same neuro-motor organization, and how this organization was fine-tuned by the walking condition. Thirteen healthy subjects walked on rectilinear and curvilinear paths. Electromyographic data from thirteen back and lower-limb muscles were acquired, together with kinematic data using inertial sensors. Four macroscopically invariant muscle synergies, extracted through non-negative matrix factorization, proved a shared modular organization across conditions. The fine-tuning of muscle synergies was studied through non-negative matrix reconstruction, applied by fixing muscle weights or activation profiles to those of the rectilinear condition. The activation profiles tended to be recruited for a longer period and with a larger amplitude during curvilinear walking. The muscles of the posterior side of the lower limb were those mainly influenced by the fine-tuning, with the muscles inside the rotation path being more active than the outer muscles. This study shows that rectilinear and curvilinear walking share a unique motor command. However, a fine-tuning in muscle synergies is introduced during curvilinear conditions, adapting the kinematic strategy to the new biomechanical needs.","DOI":"10.1007/s10439-017-1802-z","ISSN":"1573-9686","journalAbbreviation":"Ann Biomed Eng","language":"en","author":[{"family":"Chia Bejarano","given":"Noelia"},{"family":"Pedrocchi","given":"Alessandra"},{"family":"Nardone","given":"Antonio"},{"family":"Schieppati","given":"Marco"},{"family":"Baccinelli","given":"Walter"},{"family":"Monticone","given":"Marco"},{"family":"Ferrigno","given":"Giancarlo"},{"family":"Ferrante","given":"Simona"}],"issued":{"date-parts":[["2017",5,1]]}}}],"schema":"https://github.com/citation-style-language/schema/raw/master/csl-citation.json"} </w:instrText>
      </w:r>
      <w:r>
        <w:fldChar w:fldCharType="separate"/>
      </w:r>
      <w:r w:rsidR="00424001" w:rsidRPr="00424001">
        <w:rPr>
          <w:rFonts w:cs="Times New Roman"/>
        </w:rPr>
        <w:t>(</w:t>
      </w:r>
      <w:proofErr w:type="spellStart"/>
      <w:r w:rsidR="00424001" w:rsidRPr="00424001">
        <w:rPr>
          <w:rFonts w:cs="Times New Roman"/>
        </w:rPr>
        <w:t>Ranganathan</w:t>
      </w:r>
      <w:proofErr w:type="spellEnd"/>
      <w:r w:rsidR="00424001" w:rsidRPr="00424001">
        <w:rPr>
          <w:rFonts w:cs="Times New Roman"/>
        </w:rPr>
        <w:t xml:space="preserve"> et al. 2016; Chia </w:t>
      </w:r>
      <w:proofErr w:type="spellStart"/>
      <w:r w:rsidR="00424001" w:rsidRPr="00424001">
        <w:rPr>
          <w:rFonts w:cs="Times New Roman"/>
        </w:rPr>
        <w:t>Bejarano</w:t>
      </w:r>
      <w:proofErr w:type="spellEnd"/>
      <w:r w:rsidR="00424001" w:rsidRPr="00424001">
        <w:rPr>
          <w:rFonts w:cs="Times New Roman"/>
        </w:rPr>
        <w:t xml:space="preserve"> et al. 2017)</w:t>
      </w:r>
      <w:r>
        <w:fldChar w:fldCharType="end"/>
      </w:r>
      <w:r>
        <w:t>. This implies th</w:t>
      </w:r>
      <w:r w:rsidR="003631C1">
        <w:t>at the nervous system m</w:t>
      </w:r>
      <w:r w:rsidR="00A1290D">
        <w:t xml:space="preserve">ay actually control individual </w:t>
      </w:r>
      <w:r>
        <w:t xml:space="preserve">responses to coordinate muscle activation. </w:t>
      </w:r>
    </w:p>
    <w:p w14:paraId="5362CDE1" w14:textId="78C506C6" w:rsidR="008B6D07" w:rsidRDefault="004A14B3" w:rsidP="008B323A">
      <w:pPr>
        <w:pStyle w:val="NoSpacing"/>
        <w:ind w:firstLine="720"/>
      </w:pPr>
      <w:r>
        <w:t xml:space="preserve">There has also been evidence that the </w:t>
      </w:r>
      <w:r w:rsidR="00FA7549">
        <w:t>CNS</w:t>
      </w:r>
      <w:r>
        <w:t xml:space="preserve"> may </w:t>
      </w:r>
      <w:r w:rsidR="00AC65D2">
        <w:t>deviate from expected synergistic responses by prioritizing</w:t>
      </w:r>
      <w:r>
        <w:t xml:space="preserve"> muscle </w:t>
      </w:r>
      <w:r w:rsidR="00AC65D2">
        <w:t>activation that</w:t>
      </w:r>
      <w:r w:rsidR="00905A4E">
        <w:t xml:space="preserve"> reduce</w:t>
      </w:r>
      <w:r w:rsidR="00AC65D2">
        <w:t>s</w:t>
      </w:r>
      <w:r w:rsidR="00905A4E">
        <w:t xml:space="preserve"> internal stress</w:t>
      </w:r>
      <w:r>
        <w:t xml:space="preserve">, even when it has the option to delegate muscle stresses to redundant muscles </w:t>
      </w:r>
      <w:r>
        <w:fldChar w:fldCharType="begin"/>
      </w:r>
      <w:r w:rsidR="00424001">
        <w:instrText xml:space="preserve"> ADDIN ZOTERO_ITEM CSL_CITATION {"citationID":"0AkvLcLi","properties":{"formattedCitation":"(Alessandro et al. 2018)","plainCitation":"(Alessandro et al. 2018)","noteIndex":0},"citationItems":[{"id":521,"uris":["http://zotero.org/users/2047454/items/5JN5CH38"],"uri":["http://zotero.org/users/2047454/items/5JN5CH38"],"itemData":{"id":521,"type":"article-journal","title":"Adaptation after vastus lateralis denervation in rats suggests neural regulation of joint stresses and strains","container-title":"bioRxiv","page":"1-18","abstract":"In order to produce movements, muscles must act through joints. The translation from muscle force to limb movement is mediated by internal joint structures that permit movement in some directions but constrain it in others. Although muscle forces acting against constrained directions will not affect limb movements, such forces can cause excess stresses and strains in joint structures, leading to pain or injury. In this study, we hypothesized that the central nervous system (CNS) chooses muscle activations to avoid excess joint stresses and strains. We evaluated this hypothesis by examining adaptation strategies after selective paralysis of a muscle acting at the rat knee. We show that the CNS compromises between restoration of task performance and regulation of joint stresses and strains. These results have significant implications to our understanding of the neural control of movements, suggesting that common theories emphasizing task performance are insufficient to explain muscle activations during behaviors.","DOI":"10.1101/312488","author":[{"family":"Alessandro","given":"Cristiano"},{"family":"Rellinger","given":"Benjamin A."},{"family":"Barroso","given":"Filipe O."},{"family":"Tresch","given":"Matthew C."}],"issued":{"date-parts":[["2018",1,1]]}}}],"schema":"https://github.com/citation-style-language/schema/raw/master/csl-citation.json"} </w:instrText>
      </w:r>
      <w:r>
        <w:fldChar w:fldCharType="separate"/>
      </w:r>
      <w:r w:rsidR="00424001" w:rsidRPr="00424001">
        <w:rPr>
          <w:rFonts w:cs="Times New Roman"/>
        </w:rPr>
        <w:t>(Alessandro et al. 2018)</w:t>
      </w:r>
      <w:r>
        <w:fldChar w:fldCharType="end"/>
      </w:r>
      <w:r>
        <w:t>.</w:t>
      </w:r>
      <w:r w:rsidR="008B323A">
        <w:t xml:space="preserve"> </w:t>
      </w:r>
      <w:r w:rsidR="00FE733B">
        <w:t xml:space="preserve">Perhaps the infinite solution space offered by muscle redundancy is </w:t>
      </w:r>
      <w:r w:rsidR="00D86457">
        <w:t xml:space="preserve">narrowed by </w:t>
      </w:r>
      <w:r w:rsidR="00FE733B">
        <w:t>task constraints</w:t>
      </w:r>
      <w:r w:rsidR="008B323A">
        <w:t>, which simplify the suggested mapping of</w:t>
      </w:r>
      <w:r w:rsidR="00FE733B">
        <w:t xml:space="preserve"> neural connections modulating the </w:t>
      </w:r>
      <w:r w:rsidR="00572B34">
        <w:t xml:space="preserve">muscle contractions </w:t>
      </w:r>
      <w:r w:rsidR="0070026B">
        <w:fldChar w:fldCharType="begin"/>
      </w:r>
      <w:r w:rsidR="00424001">
        <w:instrText xml:space="preserve"> ADDIN ZOTERO_ITEM CSL_CITATION {"citationID":"R2aLd0Zn","properties":{"formattedCitation":"(Sandercock et al. 2018)","plainCitation":"(Sandercock et al. 2018)","noteIndex":0},"citationItems":[{"id":525,"uris":["http://zotero.org/users/2047454/items/8AWW9YYA"],"uri":["http://zotero.org/users/2047454/items/8AWW9YYA"],"itemData":{"id":525,"type":"article-journal","title":"Vastus lateralis and vastus medialis produce distinct mediolateral forces on the patella but similar forces on the tibia in the rat","container-title":"Journal of Biomechanics","page":"45 - 51","volume":"81","abstract":"Improper activation of the quadriceps muscles vastus medialis (VM) and vastus lateralis (VL) has been implicated in the development of patellofemoral pain (PFP). This explanation of PFP assumes that VM and VL produce opposing mediolateral forces on the patella. Although studies have provided evidence for opposing actions of VM and VL on the patella, other studies have suggested that their actions might be similar. In this study, we took advantage of the experimental accessibility of the rat to directly measure the forces on the patella produced by VM and VL. We found that VM and VL produce opposing mediolateral forces on the patella when the patella was lifted away from the femur. These distinct mediolateral forces were not transmitted to the tibia, however: forces measured at the distal tibia were very similar for VM and VL. Further, when the patella was placed within the trochlear groove, the forces on the patella produced by VM and VL were very similar to one another. These results suggest that mediolateral forces produced by VM and VL are balanced by reaction forces from the trochlear groove and so are not transmitted to the tibia. These results provide a rich characterization of the mechanical actions of VM and VL and have implications about the potential role of these muscles in PFP and their neural control during behavior.","DOI":"https://doi.org/10.1016/j.jbiomech.2018.09.007","ISSN":"0021-9290","author":[{"family":"Sandercock","given":"Thomas G."},{"family":"Wei","given":"Qi"},{"family":"Dhaher","given":"Yasin Y."},{"family":"Pai","given":"Dinesh K."},{"family":"Tresch","given":"Matthew C."}],"issued":{"date-parts":[["2018",11,16]]}}}],"schema":"https://github.com/citation-style-language/schema/raw/master/csl-citation.json"} </w:instrText>
      </w:r>
      <w:r w:rsidR="0070026B">
        <w:fldChar w:fldCharType="separate"/>
      </w:r>
      <w:r w:rsidR="00424001" w:rsidRPr="00424001">
        <w:rPr>
          <w:rFonts w:cs="Times New Roman"/>
        </w:rPr>
        <w:t>(</w:t>
      </w:r>
      <w:proofErr w:type="spellStart"/>
      <w:r w:rsidR="00424001" w:rsidRPr="00424001">
        <w:rPr>
          <w:rFonts w:cs="Times New Roman"/>
        </w:rPr>
        <w:t>Sandercock</w:t>
      </w:r>
      <w:proofErr w:type="spellEnd"/>
      <w:r w:rsidR="00424001" w:rsidRPr="00424001">
        <w:rPr>
          <w:rFonts w:cs="Times New Roman"/>
        </w:rPr>
        <w:t xml:space="preserve"> et al. 2018)</w:t>
      </w:r>
      <w:r w:rsidR="0070026B">
        <w:fldChar w:fldCharType="end"/>
      </w:r>
      <w:r w:rsidR="00572B34">
        <w:t>.</w:t>
      </w:r>
      <w:r w:rsidR="00FE733B">
        <w:t xml:space="preserve"> </w:t>
      </w:r>
      <w:r w:rsidR="00B55A5E">
        <w:t>The pathway for uniting</w:t>
      </w:r>
      <w:r w:rsidR="008B6D07">
        <w:t xml:space="preserve"> our generalized muscle model with the traditional neural control regime could stem from the hardcoded implementation of the muscle synergy model. </w:t>
      </w:r>
    </w:p>
    <w:p w14:paraId="10811465" w14:textId="77777777" w:rsidR="00F24795" w:rsidRPr="00F24795" w:rsidRDefault="00F24795" w:rsidP="00242DAB">
      <w:pPr>
        <w:pStyle w:val="Heading2"/>
      </w:pPr>
      <w:bookmarkStart w:id="7" w:name="_Toc17129110"/>
      <w:r>
        <w:t>Perturbations</w:t>
      </w:r>
      <w:bookmarkEnd w:id="7"/>
    </w:p>
    <w:p w14:paraId="42F8307F" w14:textId="43A75784" w:rsidR="00F24795" w:rsidRPr="00732AEF" w:rsidRDefault="00F24795" w:rsidP="00F24795">
      <w:pPr>
        <w:pStyle w:val="NoSpacing"/>
        <w:ind w:firstLine="720"/>
      </w:pPr>
      <w:r w:rsidRPr="00493B05">
        <w:t>Nominal walking patterns</w:t>
      </w:r>
      <w:r w:rsidR="000A3FFB">
        <w:t xml:space="preserve"> are </w:t>
      </w:r>
      <w:r w:rsidR="00216BA6">
        <w:t xml:space="preserve">kinematic profiles (joint angles, torque patterns, muscle activation, etc.) </w:t>
      </w:r>
      <w:r w:rsidR="000A3FFB">
        <w:t xml:space="preserve">that describe limb motion during </w:t>
      </w:r>
      <w:r w:rsidR="006B4136">
        <w:t xml:space="preserve">unimpeded </w:t>
      </w:r>
      <w:r w:rsidR="000A3FFB">
        <w:t>flat ground walking at a self-selected speed</w:t>
      </w:r>
      <w:r w:rsidRPr="00493B05">
        <w:t>. The developm</w:t>
      </w:r>
      <w:r w:rsidR="004E6ACE">
        <w:t xml:space="preserve">ent of nominal models are </w:t>
      </w:r>
      <w:r w:rsidR="002D1EC3">
        <w:t>useful</w:t>
      </w:r>
      <w:r w:rsidR="009C40BA">
        <w:t xml:space="preserve"> but ultimately do not reveal</w:t>
      </w:r>
      <w:r w:rsidRPr="00493B05">
        <w:t xml:space="preserve"> much about the interesting aspects of the nervous system. </w:t>
      </w:r>
      <w:r w:rsidR="00793D24">
        <w:t>Adding perturbations to kinematic resp</w:t>
      </w:r>
      <w:r w:rsidR="006B2AB4">
        <w:t xml:space="preserve">onses, such as obstacles to jump over or holes to fall in to, trigger feedback modulation. </w:t>
      </w:r>
      <w:r w:rsidR="00E46289">
        <w:t xml:space="preserve">Activating </w:t>
      </w:r>
      <w:r w:rsidR="000427B4">
        <w:t>feedback systems has</w:t>
      </w:r>
      <w:r w:rsidR="006B2AB4">
        <w:t xml:space="preserve"> the potential to reveal new pathways in</w:t>
      </w:r>
      <w:r w:rsidRPr="00493B05">
        <w:t xml:space="preserve"> the hierarchica</w:t>
      </w:r>
      <w:r w:rsidR="000427B4">
        <w:t>l structure of walking systems.</w:t>
      </w:r>
    </w:p>
    <w:p w14:paraId="46694EC1" w14:textId="77777777" w:rsidR="00493B05" w:rsidRPr="00493B05" w:rsidRDefault="0086144A" w:rsidP="00160564">
      <w:pPr>
        <w:pStyle w:val="Heading1"/>
      </w:pPr>
      <w:bookmarkStart w:id="8" w:name="_Toc17129111"/>
      <w:r w:rsidRPr="00201A51">
        <w:lastRenderedPageBreak/>
        <w:t>Completed Work and Remaining Work</w:t>
      </w:r>
      <w:bookmarkEnd w:id="8"/>
    </w:p>
    <w:p w14:paraId="50FF1B0D" w14:textId="5E62E006" w:rsidR="00E02E3C" w:rsidRDefault="00002A6B" w:rsidP="00002A6B">
      <w:pPr>
        <w:pStyle w:val="NoSpacing"/>
        <w:numPr>
          <w:ilvl w:val="0"/>
          <w:numId w:val="10"/>
        </w:numPr>
      </w:pPr>
      <w:r>
        <w:t>A complete hindlimb model with physiological muscle paths and attachments</w:t>
      </w:r>
    </w:p>
    <w:p w14:paraId="33AB0215" w14:textId="69AD4EE0" w:rsidR="00002A6B" w:rsidRDefault="00002A6B" w:rsidP="00002A6B">
      <w:pPr>
        <w:pStyle w:val="NoSpacing"/>
        <w:numPr>
          <w:ilvl w:val="0"/>
          <w:numId w:val="10"/>
        </w:numPr>
      </w:pPr>
      <w:r>
        <w:t>Physiological muscle parameters based on force-length and stimulus-tension relationships where available in the literature</w:t>
      </w:r>
    </w:p>
    <w:p w14:paraId="24303D53" w14:textId="7DD7FD00" w:rsidR="00002A6B" w:rsidRDefault="00002A6B" w:rsidP="00002A6B">
      <w:pPr>
        <w:pStyle w:val="NoSpacing"/>
        <w:numPr>
          <w:ilvl w:val="0"/>
          <w:numId w:val="10"/>
        </w:numPr>
      </w:pPr>
      <w:r>
        <w:t>Kinematic model validation through the comparison of muscle moment arm profiles over stride</w:t>
      </w:r>
    </w:p>
    <w:p w14:paraId="38B7CA48" w14:textId="6211E8D3" w:rsidR="00002A6B" w:rsidRPr="00E02E3C" w:rsidRDefault="00002A6B" w:rsidP="00002A6B">
      <w:pPr>
        <w:pStyle w:val="NoSpacing"/>
        <w:numPr>
          <w:ilvl w:val="0"/>
          <w:numId w:val="10"/>
        </w:numPr>
      </w:pPr>
      <w:r>
        <w:t>Implementation of optimization equations from the literature for decomposing joint torque profiles into individual muscle force profiles</w:t>
      </w:r>
    </w:p>
    <w:p w14:paraId="65BDB2DD" w14:textId="77777777" w:rsidR="00A502DC" w:rsidRPr="00201A51" w:rsidRDefault="00A502DC" w:rsidP="00201A51">
      <w:pPr>
        <w:pStyle w:val="Heading2"/>
      </w:pPr>
      <w:bookmarkStart w:id="9" w:name="_Toc17129112"/>
      <w:r w:rsidRPr="00201A51">
        <w:t>Aim 1 - Develop a physiologically relevant rat hindlimb model</w:t>
      </w:r>
      <w:bookmarkEnd w:id="9"/>
    </w:p>
    <w:p w14:paraId="3983ACC4" w14:textId="77777777" w:rsidR="008D0C70" w:rsidRPr="00201A51" w:rsidRDefault="008D0C70" w:rsidP="00201A51">
      <w:pPr>
        <w:pStyle w:val="Heading3"/>
        <w:ind w:left="0" w:firstLine="720"/>
      </w:pPr>
      <w:bookmarkStart w:id="10" w:name="_Toc17129113"/>
      <w:r w:rsidRPr="00201A51">
        <w:t>Completed Work</w:t>
      </w:r>
      <w:bookmarkEnd w:id="10"/>
    </w:p>
    <w:p w14:paraId="0B87A4F0" w14:textId="77777777" w:rsidR="008D0C70" w:rsidRPr="00201A51" w:rsidRDefault="00A502DC" w:rsidP="00C23C8F">
      <w:pPr>
        <w:pStyle w:val="NoSpacing"/>
        <w:spacing w:line="240" w:lineRule="auto"/>
        <w:ind w:left="720"/>
        <w:rPr>
          <w:rFonts w:cs="Times New Roman"/>
          <w:i/>
          <w:szCs w:val="24"/>
        </w:rPr>
      </w:pPr>
      <w:r w:rsidRPr="00201A51">
        <w:rPr>
          <w:rFonts w:cs="Times New Roman"/>
          <w:i/>
          <w:szCs w:val="24"/>
        </w:rPr>
        <w:t>P</w:t>
      </w:r>
      <w:r w:rsidR="008D0C70" w:rsidRPr="00201A51">
        <w:rPr>
          <w:rFonts w:cs="Times New Roman"/>
          <w:i/>
          <w:szCs w:val="24"/>
        </w:rPr>
        <w:t xml:space="preserve">hysiologically relevant </w:t>
      </w:r>
      <w:r w:rsidRPr="00201A51">
        <w:rPr>
          <w:rFonts w:cs="Times New Roman"/>
          <w:i/>
          <w:szCs w:val="24"/>
        </w:rPr>
        <w:t>muscle attachment points</w:t>
      </w:r>
    </w:p>
    <w:p w14:paraId="1CAACBF0" w14:textId="034D0C23" w:rsidR="00CE657A" w:rsidRDefault="00002A6B" w:rsidP="00E22C8B">
      <w:pPr>
        <w:pStyle w:val="NoSpacing"/>
        <w:ind w:left="1440" w:firstLine="360"/>
      </w:pPr>
      <w:r>
        <w:t xml:space="preserve">A reliable hindlimb </w:t>
      </w:r>
      <w:r w:rsidR="00D3388E">
        <w:t>model is entirely dependent on the accurate representa</w:t>
      </w:r>
      <w:r>
        <w:t>tion of its muscles</w:t>
      </w:r>
      <w:r w:rsidR="00D3388E">
        <w:t xml:space="preserve">. Prior work, which </w:t>
      </w:r>
      <w:r w:rsidR="00CE657A">
        <w:t xml:space="preserve">simplified the musculature to an antagonistic muscle </w:t>
      </w:r>
      <w:r w:rsidR="00D3388E">
        <w:t xml:space="preserve">pair for each joint, was not feasible </w:t>
      </w:r>
      <w:r w:rsidR="00CE657A">
        <w:t xml:space="preserve">for a model focuses on muscle group </w:t>
      </w:r>
      <w:proofErr w:type="spellStart"/>
      <w:r w:rsidR="00CE657A">
        <w:t>coactivation</w:t>
      </w:r>
      <w:proofErr w:type="spellEnd"/>
      <w:r w:rsidR="002C638F">
        <w:t>.</w:t>
      </w:r>
      <w:r w:rsidR="00513B40">
        <w:t xml:space="preserve"> </w:t>
      </w:r>
      <w:r w:rsidR="00CE657A">
        <w:t>Three dimensional kinematic models of four legged animals have been created for rats</w:t>
      </w:r>
      <w:r w:rsidR="00D3388E">
        <w:t xml:space="preserve"> </w:t>
      </w:r>
      <w:r w:rsidR="00D3388E">
        <w:fldChar w:fldCharType="begin"/>
      </w:r>
      <w:r w:rsidR="00424001">
        <w:instrText xml:space="preserve"> ADDIN ZOTERO_ITEM CSL_CITATION {"citationID":"3nanErxA","properties":{"formattedCitation":"(Will L. Johnson et al. 2008; Wei, Pai, and Tresch 2018; Thota et al. 2005)","plainCitation":"(Will L. Johnson et al. 2008; Wei, Pai, and Tresch 2018; Thota et al. 2005)","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id":366,"uris":["http://zotero.org/users/2047454/items/YVZ39XMW"],"uri":["http://zotero.org/users/2047454/items/YVZ39XMW"],"itemData":{"id":366,"type":"article-journal","title":"Neuromechanical Control of Locomotion in the Rat","container-title":"Journal of Neurotrauma","page":"442-465","volume":"22","issue":"4","source":"liebertpub.com (Atypon)","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DOI":"10.1089/neu.2005.22.442","ISSN":"0897-7151","journalAbbreviation":"Journal of Neurotrauma","author":[{"family":"Thota","given":"Anil K."},{"family":"Watson","given":"Sonia Carlson"},{"family":"Knapp","given":"Elizabeth"},{"family":"Thompson","given":"Brian"},{"family":"Jung","given":"Ranu"}],"issued":{"date-parts":[["2005",4,1]]}}}],"schema":"https://github.com/citation-style-language/schema/raw/master/csl-citation.json"} </w:instrText>
      </w:r>
      <w:r w:rsidR="00D3388E">
        <w:fldChar w:fldCharType="separate"/>
      </w:r>
      <w:r w:rsidR="00424001" w:rsidRPr="00424001">
        <w:rPr>
          <w:rFonts w:cs="Times New Roman"/>
        </w:rPr>
        <w:t xml:space="preserve">(Will L. Johnson et al. 2008; Wei, </w:t>
      </w:r>
      <w:proofErr w:type="spellStart"/>
      <w:r w:rsidR="00424001" w:rsidRPr="00424001">
        <w:rPr>
          <w:rFonts w:cs="Times New Roman"/>
        </w:rPr>
        <w:t>Pai</w:t>
      </w:r>
      <w:proofErr w:type="spellEnd"/>
      <w:r w:rsidR="00424001" w:rsidRPr="00424001">
        <w:rPr>
          <w:rFonts w:cs="Times New Roman"/>
        </w:rPr>
        <w:t xml:space="preserve">, and </w:t>
      </w:r>
      <w:proofErr w:type="spellStart"/>
      <w:r w:rsidR="00424001" w:rsidRPr="00424001">
        <w:rPr>
          <w:rFonts w:cs="Times New Roman"/>
        </w:rPr>
        <w:t>Tresch</w:t>
      </w:r>
      <w:proofErr w:type="spellEnd"/>
      <w:r w:rsidR="00424001" w:rsidRPr="00424001">
        <w:rPr>
          <w:rFonts w:cs="Times New Roman"/>
        </w:rPr>
        <w:t xml:space="preserve"> 2018; </w:t>
      </w:r>
      <w:proofErr w:type="spellStart"/>
      <w:r w:rsidR="00424001" w:rsidRPr="00424001">
        <w:rPr>
          <w:rFonts w:cs="Times New Roman"/>
        </w:rPr>
        <w:t>Thota</w:t>
      </w:r>
      <w:proofErr w:type="spellEnd"/>
      <w:r w:rsidR="00424001" w:rsidRPr="00424001">
        <w:rPr>
          <w:rFonts w:cs="Times New Roman"/>
        </w:rPr>
        <w:t xml:space="preserve"> et al. 2005)</w:t>
      </w:r>
      <w:r w:rsidR="00D3388E">
        <w:fldChar w:fldCharType="end"/>
      </w:r>
      <w:r w:rsidR="00CE657A">
        <w:t xml:space="preserve">, </w:t>
      </w:r>
      <w:r w:rsidR="00D3388E">
        <w:t xml:space="preserve">mice </w:t>
      </w:r>
      <w:r w:rsidR="00D3388E">
        <w:fldChar w:fldCharType="begin"/>
      </w:r>
      <w:r w:rsidR="00424001">
        <w:instrText xml:space="preserve"> ADDIN ZOTERO_ITEM CSL_CITATION {"citationID":"5VTxEifJ","properties":{"formattedCitation":"(Charles et al. 2016)","plainCitation":"(Charles et al. 2016)","noteIndex":0},"citationItems":[{"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D3388E">
        <w:fldChar w:fldCharType="separate"/>
      </w:r>
      <w:r w:rsidR="00424001" w:rsidRPr="00424001">
        <w:rPr>
          <w:rFonts w:cs="Times New Roman"/>
        </w:rPr>
        <w:t>(Charles et al. 2016)</w:t>
      </w:r>
      <w:r w:rsidR="00D3388E">
        <w:fldChar w:fldCharType="end"/>
      </w:r>
      <w:r w:rsidR="00CE657A">
        <w:t>,</w:t>
      </w:r>
      <w:r w:rsidR="00D3388E">
        <w:t xml:space="preserve"> and cats </w:t>
      </w:r>
      <w:r w:rsidR="00D3388E">
        <w:fldChar w:fldCharType="begin"/>
      </w:r>
      <w:r w:rsidR="00424001">
        <w:instrText xml:space="preserve"> ADDIN ZOTERO_ITEM CSL_CITATION {"citationID":"qPPIkwZA","properties":{"formattedCitation":"(Ekeberg and Pearson 2005)","plainCitation":"(Ekeberg and Pearson 2005)","noteIndex":0},"citationItems":[{"id":445,"uris":["http://zotero.org/users/2047454/items/PBT7PE6S"],"uri":["http://zotero.org/users/2047454/items/PBT7PE6S"],"itemData":{"id":445,"type":"article-journal","title":"Computer Simulation of Stepping in the Hind Legs of the Cat: An Examination of Mechanisms Regulating the Stance-to-Swing Transition","container-title":"Journal of Neurophysiology","page":"4256-4268","volume":"94","issue":"6","source":"physiology.org (Atypon)","abstract":"Physiological studies in walking cats have indicated that two sensory signals are involved in terminating stance in the hind legs: one related to unloading of the leg and the other to hip extension. To study the relative importance of these two signals, we developed a three-dimensional computer simulation of the cat hind legs in which the timing of the swing-to-stance transition was controlled by signals related to the force in ankle extensor muscles, the angle at the hip joint, or a combination of both. Even in the absence of direct coupling between the controllers for each leg, stable stepping was easily obtained using either a combination of ankle force and hip position signals or the ankle force signal alone. Stable walking did not occur when the hip position signal was used alone. Coupling the two controllers by mutual inhibition restored stability, but it did not restore the correct timing of stepping of the two hind legs. Small perturbations applied during the swing phase altered the movement of the contralateral leg in a manner that tended to maintain alternating stepping when the ankle force signal was included but tended to shift coordination away from alternating when the hip position signal was used alone. We conclude that coordination of stepping of the hind legs depends critically on load-sensitive signals from each leg and that mechanical linkages between the legs, mediated by these signals, play a significant role in establishing the alternating gait.","DOI":"10.1152/jn.00065.2005","ISSN":"0022-3077","title-short":"Computer Simulation of Stepping in the Hind Legs of the Cat","journalAbbreviation":"Journal of Neurophysiology","author":[{"family":"Ekeberg","given":"Örjan"},{"family":"Pearson","given":"Keir"}],"issued":{"date-parts":[["2005",12,1]]}}}],"schema":"https://github.com/citation-style-language/schema/raw/master/csl-citation.json"} </w:instrText>
      </w:r>
      <w:r w:rsidR="00D3388E">
        <w:fldChar w:fldCharType="separate"/>
      </w:r>
      <w:r w:rsidR="00424001" w:rsidRPr="00424001">
        <w:rPr>
          <w:rFonts w:cs="Times New Roman"/>
        </w:rPr>
        <w:t>(</w:t>
      </w:r>
      <w:proofErr w:type="spellStart"/>
      <w:r w:rsidR="00424001" w:rsidRPr="00424001">
        <w:rPr>
          <w:rFonts w:cs="Times New Roman"/>
        </w:rPr>
        <w:t>Ekeberg</w:t>
      </w:r>
      <w:proofErr w:type="spellEnd"/>
      <w:r w:rsidR="00424001" w:rsidRPr="00424001">
        <w:rPr>
          <w:rFonts w:cs="Times New Roman"/>
        </w:rPr>
        <w:t xml:space="preserve"> and Pearson 2005)</w:t>
      </w:r>
      <w:r w:rsidR="00D3388E">
        <w:fldChar w:fldCharType="end"/>
      </w:r>
      <w:r w:rsidR="00D3388E">
        <w:t xml:space="preserve">. </w:t>
      </w:r>
    </w:p>
    <w:p w14:paraId="28B66707" w14:textId="6EFCA287" w:rsidR="0072505A" w:rsidRDefault="00CE657A" w:rsidP="00E22C8B">
      <w:pPr>
        <w:pStyle w:val="NoSpacing"/>
        <w:ind w:left="1440" w:firstLine="360"/>
      </w:pPr>
      <w:r>
        <w:t>At the outset of muscle expansion, efforts were</w:t>
      </w:r>
      <w:r w:rsidR="001309A2">
        <w:t xml:space="preserve"> made to </w:t>
      </w:r>
      <w:r>
        <w:t xml:space="preserve">apply a 3D point cloud </w:t>
      </w:r>
      <w:r>
        <w:fldChar w:fldCharType="begin"/>
      </w:r>
      <w:r w:rsidR="00424001">
        <w:instrText xml:space="preserve"> ADDIN ZOTERO_ITEM CSL_CITATION {"citationID":"giR61LJj","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00424001" w:rsidRPr="00424001">
        <w:rPr>
          <w:rFonts w:cs="Times New Roman"/>
        </w:rPr>
        <w:t>(Will L. Johnson et al. 2008)</w:t>
      </w:r>
      <w:r>
        <w:fldChar w:fldCharType="end"/>
      </w:r>
      <w:r>
        <w:t xml:space="preserve"> directly onto</w:t>
      </w:r>
      <w:r w:rsidR="00186E5D">
        <w:t xml:space="preserve"> </w:t>
      </w:r>
      <w:r>
        <w:t>hindlimb bone meshes used by Hunt</w:t>
      </w:r>
      <w:r w:rsidR="00186E5D">
        <w:t xml:space="preserve">. </w:t>
      </w:r>
      <w:r w:rsidR="008D0C70" w:rsidRPr="00493B05">
        <w:t xml:space="preserve">The </w:t>
      </w:r>
      <w:r w:rsidR="00A44EBD">
        <w:t>application</w:t>
      </w:r>
      <w:r w:rsidR="008D0C70" w:rsidRPr="00493B05">
        <w:t xml:space="preserve"> of </w:t>
      </w:r>
      <w:r w:rsidR="0081677B">
        <w:t>those</w:t>
      </w:r>
      <w:r w:rsidR="008D0C70" w:rsidRPr="00493B05">
        <w:t xml:space="preserve"> attachment points were presented at Living Machines 2018</w:t>
      </w:r>
      <w:r w:rsidR="0081677B">
        <w:t xml:space="preserve"> </w:t>
      </w:r>
      <w:r w:rsidR="0081677B">
        <w:fldChar w:fldCharType="begin"/>
      </w:r>
      <w:r w:rsidR="00424001">
        <w:instrText xml:space="preserve"> ADDIN ZOTERO_ITEM CSL_CITATION {"citationID":"E5IdFFRe","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rsidR="0081677B">
        <w:fldChar w:fldCharType="separate"/>
      </w:r>
      <w:r w:rsidR="00424001" w:rsidRPr="00424001">
        <w:rPr>
          <w:rFonts w:cs="Times New Roman"/>
        </w:rPr>
        <w:t>(Young, Hunt, and Quinn 2018)</w:t>
      </w:r>
      <w:r w:rsidR="0081677B">
        <w:fldChar w:fldCharType="end"/>
      </w:r>
      <w:r w:rsidR="008D0C70" w:rsidRPr="00493B05">
        <w:t xml:space="preserve">. Johnson’s work was useful from an engineering design standpoint but was unusable for two reasons: the coordinates required hand-tuned scaling in order to map correctly onto the existing bone structures and </w:t>
      </w:r>
      <w:r w:rsidR="008D0C70" w:rsidRPr="00493B05">
        <w:lastRenderedPageBreak/>
        <w:t xml:space="preserve">including only the insertion and origins did not accommodate muscle wrapping via points. </w:t>
      </w:r>
      <w:r w:rsidR="00186E5D">
        <w:t xml:space="preserve">The first problem was addressed in Wei et al. 2018 by using a two-step iterative optimization method to apply muscle attachments at different posture configurations. </w:t>
      </w:r>
    </w:p>
    <w:p w14:paraId="6DCF3478" w14:textId="397929E4" w:rsidR="008D0C70" w:rsidRPr="00493B05" w:rsidRDefault="0072505A" w:rsidP="00E22C8B">
      <w:pPr>
        <w:pStyle w:val="NoSpacing"/>
        <w:ind w:left="1440" w:firstLine="360"/>
      </w:pPr>
      <w:r>
        <w:t>Wei’s</w:t>
      </w:r>
      <w:r w:rsidR="00186E5D">
        <w:t xml:space="preserve"> approach</w:t>
      </w:r>
      <w:r w:rsidR="00A44EBD">
        <w:t xml:space="preserve"> would still necessitate</w:t>
      </w:r>
      <w:r w:rsidR="00186E5D">
        <w:t xml:space="preserve"> hand-tuning atta</w:t>
      </w:r>
      <w:r w:rsidR="00A44EBD">
        <w:t>chment locations because</w:t>
      </w:r>
      <w:r w:rsidR="00186E5D">
        <w:t xml:space="preserve"> </w:t>
      </w:r>
      <w:proofErr w:type="spellStart"/>
      <w:r w:rsidR="00A44EBD">
        <w:t>Animatlab’s</w:t>
      </w:r>
      <w:proofErr w:type="spellEnd"/>
      <w:r w:rsidR="00A44EBD" w:rsidRPr="00493B05">
        <w:t xml:space="preserve"> muscle objects are not collision-based, meaning they can pass directly through bones.</w:t>
      </w:r>
      <w:r>
        <w:t xml:space="preserve"> Muscle attachment points are also stationary relative to bone coordinate frames. For muscles that wrap</w:t>
      </w:r>
      <w:r w:rsidRPr="00493B05">
        <w:t xml:space="preserve"> closely over bones (such as knee </w:t>
      </w:r>
      <w:r w:rsidR="00C90C83">
        <w:rPr>
          <w:noProof/>
        </w:rPr>
        <mc:AlternateContent>
          <mc:Choice Requires="wps">
            <w:drawing>
              <wp:anchor distT="0" distB="0" distL="114300" distR="114300" simplePos="0" relativeHeight="251673600" behindDoc="0" locked="0" layoutInCell="1" allowOverlap="1" wp14:anchorId="7382B2A0" wp14:editId="3A112F42">
                <wp:simplePos x="0" y="0"/>
                <wp:positionH relativeFrom="column">
                  <wp:posOffset>1143000</wp:posOffset>
                </wp:positionH>
                <wp:positionV relativeFrom="paragraph">
                  <wp:posOffset>3239135</wp:posOffset>
                </wp:positionV>
                <wp:extent cx="481012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54CFFA08" w14:textId="786B1652" w:rsidR="004244DB" w:rsidRPr="006765A1" w:rsidRDefault="004244DB"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w:t>
                            </w:r>
                            <w:proofErr w:type="gramStart"/>
                            <w:r w:rsidRPr="006765A1">
                              <w:rPr>
                                <w:rFonts w:ascii="Times New Roman" w:hAnsi="Times New Roman" w:cs="Times New Roman"/>
                                <w:i w:val="0"/>
                                <w:color w:val="auto"/>
                              </w:rPr>
                              <w:t>An</w:t>
                            </w:r>
                            <w:proofErr w:type="gramEnd"/>
                            <w:r w:rsidRPr="006765A1">
                              <w:rPr>
                                <w:rFonts w:ascii="Times New Roman" w:hAnsi="Times New Roman" w:cs="Times New Roman"/>
                                <w:i w:val="0"/>
                                <w:color w:val="auto"/>
                              </w:rPr>
                              <w:t xml:space="preserve">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2B2A0" id="Text Box 12" o:spid="_x0000_s1028" type="#_x0000_t202" style="position:absolute;left:0;text-align:left;margin-left:90pt;margin-top:255.05pt;width:378.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" stroked="f">
                <v:textbox style="mso-fit-shape-to-text:t" inset="0,0,0,0">
                  <w:txbxContent>
                    <w:p w14:paraId="54CFFA08" w14:textId="786B1652" w:rsidR="004244DB" w:rsidRPr="006765A1" w:rsidRDefault="004244DB"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w:t>
                      </w:r>
                      <w:proofErr w:type="gramStart"/>
                      <w:r w:rsidRPr="006765A1">
                        <w:rPr>
                          <w:rFonts w:ascii="Times New Roman" w:hAnsi="Times New Roman" w:cs="Times New Roman"/>
                          <w:i w:val="0"/>
                          <w:color w:val="auto"/>
                        </w:rPr>
                        <w:t>An</w:t>
                      </w:r>
                      <w:proofErr w:type="gramEnd"/>
                      <w:r w:rsidRPr="006765A1">
                        <w:rPr>
                          <w:rFonts w:ascii="Times New Roman" w:hAnsi="Times New Roman" w:cs="Times New Roman"/>
                          <w:i w:val="0"/>
                          <w:color w:val="auto"/>
                        </w:rPr>
                        <w:t xml:space="preserve"> example of using Greene's anatomical drawings to guide the muscle paths in Animatlab</w:t>
                      </w:r>
                    </w:p>
                  </w:txbxContent>
                </v:textbox>
                <w10:wrap type="topAndBottom"/>
              </v:shape>
            </w:pict>
          </mc:Fallback>
        </mc:AlternateContent>
      </w:r>
      <w:r w:rsidR="00C90C83">
        <w:rPr>
          <w:noProof/>
        </w:rPr>
        <w:drawing>
          <wp:anchor distT="0" distB="0" distL="114300" distR="114300" simplePos="0" relativeHeight="251671552" behindDoc="0" locked="0" layoutInCell="1" allowOverlap="1" wp14:anchorId="0AF25D7C" wp14:editId="502B023D">
            <wp:simplePos x="0" y="0"/>
            <wp:positionH relativeFrom="column">
              <wp:posOffset>1143000</wp:posOffset>
            </wp:positionH>
            <wp:positionV relativeFrom="paragraph">
              <wp:posOffset>706120</wp:posOffset>
            </wp:positionV>
            <wp:extent cx="4810125" cy="2404745"/>
            <wp:effectExtent l="0" t="0" r="0" b="0"/>
            <wp:wrapTopAndBottom/>
            <wp:docPr id="11" name="Picture 11" descr="G:\My Drive\Germany Collaboration Trips\Germany 2018\JenaPresentation\Greene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G:\My Drive\Germany Collaboration Trips\Germany 2018\JenaPresentation\GreeneCompar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0125" cy="24047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93B05">
        <w:t xml:space="preserve">extensors like the </w:t>
      </w:r>
      <w:proofErr w:type="spellStart"/>
      <w:r w:rsidRPr="00493B05">
        <w:t>vastii</w:t>
      </w:r>
      <w:proofErr w:type="spellEnd"/>
      <w:r w:rsidRPr="00493B05">
        <w:t xml:space="preserve"> muscles), muscle paths include via points.</w:t>
      </w:r>
    </w:p>
    <w:p w14:paraId="2F44BA4F" w14:textId="6EBB0222" w:rsidR="00C90C83" w:rsidRDefault="0072505A" w:rsidP="00C90C83">
      <w:pPr>
        <w:pStyle w:val="NoSpacing"/>
        <w:ind w:left="1440" w:firstLine="360"/>
      </w:pPr>
      <w:r>
        <w:t>Instead of using Johnson’s point cloud, muscle paths were hand-guided based on the descriptions found in E.C. Greene’s 1955</w:t>
      </w:r>
      <w:r w:rsidR="008D0C70" w:rsidRPr="00493B05">
        <w:t xml:space="preserve"> publication </w:t>
      </w:r>
      <w:r w:rsidR="008D0C70" w:rsidRPr="0081677B">
        <w:rPr>
          <w:u w:val="single"/>
        </w:rPr>
        <w:t>Anatomy of the Rat</w:t>
      </w:r>
      <w:r w:rsidR="0081677B" w:rsidRPr="0081677B">
        <w:t xml:space="preserve"> </w:t>
      </w:r>
      <w:r w:rsidR="0081677B">
        <w:fldChar w:fldCharType="begin"/>
      </w:r>
      <w:r w:rsidR="00424001">
        <w:instrText xml:space="preserve"> ADDIN ZOTERO_ITEM CSL_CITATION {"citationID":"SyZtd08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81677B">
        <w:fldChar w:fldCharType="separate"/>
      </w:r>
      <w:r w:rsidR="00424001" w:rsidRPr="00424001">
        <w:rPr>
          <w:rFonts w:cs="Times New Roman"/>
        </w:rPr>
        <w:t>(Greene 1955)</w:t>
      </w:r>
      <w:r w:rsidR="0081677B">
        <w:fldChar w:fldCharType="end"/>
      </w:r>
      <w:r>
        <w:t>. Muscle paths were developed by</w:t>
      </w:r>
      <w:r w:rsidR="008D0C70" w:rsidRPr="00493B05">
        <w:t xml:space="preserve"> </w:t>
      </w:r>
      <w:r w:rsidR="006D3CA6">
        <w:t>integrating</w:t>
      </w:r>
      <w:r w:rsidR="008D0C70" w:rsidRPr="00493B05">
        <w:t xml:space="preserve"> </w:t>
      </w:r>
      <w:r>
        <w:t xml:space="preserve">anatomical </w:t>
      </w:r>
      <w:r w:rsidR="008D0C70" w:rsidRPr="00493B05">
        <w:t xml:space="preserve">diagrams </w:t>
      </w:r>
      <w:r w:rsidR="00A44EBD">
        <w:t>and descriptions for thirty-eight</w:t>
      </w:r>
      <w:r w:rsidR="006D3CA6">
        <w:t xml:space="preserve"> muscle</w:t>
      </w:r>
      <w:r w:rsidR="00A44EBD">
        <w:t>s</w:t>
      </w:r>
      <w:r w:rsidR="006D3CA6">
        <w:t xml:space="preserve"> in the hindlimb</w:t>
      </w:r>
      <w:r w:rsidR="008D0C70" w:rsidRPr="00493B05">
        <w:t xml:space="preserve">. </w:t>
      </w:r>
      <w:r w:rsidR="00C95D3A">
        <w:t xml:space="preserve">Special care was taken to identify bony landmarks on the bone meshes in order to guide muscles along paths that made anatomical sense. </w:t>
      </w:r>
      <w:r w:rsidR="003B646F">
        <w:t xml:space="preserve">Muscles that insert along a length of bone rather than </w:t>
      </w:r>
      <w:r w:rsidR="003B646F">
        <w:lastRenderedPageBreak/>
        <w:t xml:space="preserve">at a point </w:t>
      </w:r>
      <w:r w:rsidR="00C95D3A">
        <w:t xml:space="preserve">were reduced to a single line of action that would best approximate the </w:t>
      </w:r>
      <w:r w:rsidR="001C5249">
        <w:rPr>
          <w:noProof/>
        </w:rPr>
        <mc:AlternateContent>
          <mc:Choice Requires="wps">
            <w:drawing>
              <wp:anchor distT="0" distB="0" distL="114300" distR="114300" simplePos="0" relativeHeight="251679744" behindDoc="0" locked="0" layoutInCell="1" allowOverlap="1" wp14:anchorId="16C01A4B" wp14:editId="7E870759">
                <wp:simplePos x="0" y="0"/>
                <wp:positionH relativeFrom="column">
                  <wp:posOffset>923925</wp:posOffset>
                </wp:positionH>
                <wp:positionV relativeFrom="paragraph">
                  <wp:posOffset>3245485</wp:posOffset>
                </wp:positionV>
                <wp:extent cx="490537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4905375" cy="635"/>
                        </a:xfrm>
                        <a:prstGeom prst="rect">
                          <a:avLst/>
                        </a:prstGeom>
                        <a:solidFill>
                          <a:prstClr val="white"/>
                        </a:solidFill>
                        <a:ln>
                          <a:noFill/>
                        </a:ln>
                        <a:effectLst/>
                      </wps:spPr>
                      <wps:txbx>
                        <w:txbxContent>
                          <w:p w14:paraId="1F71CC15" w14:textId="28CE77BE" w:rsidR="004244DB" w:rsidRPr="00C90C83" w:rsidRDefault="004244DB"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w:t>
                            </w:r>
                            <w:proofErr w:type="gramStart"/>
                            <w:r w:rsidRPr="00C90C83">
                              <w:rPr>
                                <w:rFonts w:ascii="Times New Roman" w:hAnsi="Times New Roman" w:cs="Times New Roman"/>
                                <w:i w:val="0"/>
                                <w:color w:val="auto"/>
                              </w:rPr>
                              <w:t>The</w:t>
                            </w:r>
                            <w:proofErr w:type="gramEnd"/>
                            <w:r w:rsidRPr="00C90C83">
                              <w:rPr>
                                <w:rFonts w:ascii="Times New Roman" w:hAnsi="Times New Roman" w:cs="Times New Roman"/>
                                <w:i w:val="0"/>
                                <w:color w:val="auto"/>
                              </w:rPr>
                              <w:t xml:space="preserv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C01A4B" id="Text Box 15" o:spid="_x0000_s1029" type="#_x0000_t202" style="position:absolute;left:0;text-align:left;margin-left:72.75pt;margin-top:255.55pt;width:386.2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" stroked="f">
                <v:textbox style="mso-fit-shape-to-text:t" inset="0,0,0,0">
                  <w:txbxContent>
                    <w:p w14:paraId="1F71CC15" w14:textId="28CE77BE" w:rsidR="004244DB" w:rsidRPr="00C90C83" w:rsidRDefault="004244DB"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w:t>
                      </w:r>
                      <w:proofErr w:type="gramStart"/>
                      <w:r w:rsidRPr="00C90C83">
                        <w:rPr>
                          <w:rFonts w:ascii="Times New Roman" w:hAnsi="Times New Roman" w:cs="Times New Roman"/>
                          <w:i w:val="0"/>
                          <w:color w:val="auto"/>
                        </w:rPr>
                        <w:t>The</w:t>
                      </w:r>
                      <w:proofErr w:type="gramEnd"/>
                      <w:r w:rsidRPr="00C90C83">
                        <w:rPr>
                          <w:rFonts w:ascii="Times New Roman" w:hAnsi="Times New Roman" w:cs="Times New Roman"/>
                          <w:i w:val="0"/>
                          <w:color w:val="auto"/>
                        </w:rPr>
                        <w:t xml:space="preserve"> linear Hill muscle model used by Animatlab.</w:t>
                      </w:r>
                    </w:p>
                  </w:txbxContent>
                </v:textbox>
                <w10:wrap type="topAndBottom"/>
              </v:shape>
            </w:pict>
          </mc:Fallback>
        </mc:AlternateContent>
      </w:r>
      <w:r w:rsidR="001C5249">
        <w:rPr>
          <w:noProof/>
        </w:rPr>
        <w:drawing>
          <wp:anchor distT="0" distB="0" distL="114300" distR="114300" simplePos="0" relativeHeight="251677696" behindDoc="0" locked="0" layoutInCell="1" allowOverlap="1" wp14:anchorId="157E9727" wp14:editId="6028569A">
            <wp:simplePos x="0" y="0"/>
            <wp:positionH relativeFrom="margin">
              <wp:posOffset>923925</wp:posOffset>
            </wp:positionH>
            <wp:positionV relativeFrom="paragraph">
              <wp:posOffset>1076960</wp:posOffset>
            </wp:positionV>
            <wp:extent cx="4905375" cy="2171700"/>
            <wp:effectExtent l="0" t="0" r="9525" b="0"/>
            <wp:wrapTopAndBottom/>
            <wp:docPr id="14" name="Picture 14" descr="G:\My Drive\Living Machines\Living Machines 2018\SourceArchive\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G:\My Drive\Living Machines\Living Machines 2018\SourceArchive\Fig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5375" cy="2171700"/>
                    </a:xfrm>
                    <a:prstGeom prst="rect">
                      <a:avLst/>
                    </a:prstGeom>
                    <a:noFill/>
                    <a:ln>
                      <a:noFill/>
                    </a:ln>
                  </pic:spPr>
                </pic:pic>
              </a:graphicData>
            </a:graphic>
          </wp:anchor>
        </w:drawing>
      </w:r>
      <w:r w:rsidR="00C95D3A">
        <w:t>directionality of the force it imparts onto the system.</w:t>
      </w:r>
    </w:p>
    <w:p w14:paraId="6DE7F79D" w14:textId="65555FD1" w:rsidR="00FA7442" w:rsidRDefault="006765A1" w:rsidP="006765A1">
      <w:pPr>
        <w:pStyle w:val="MTDisplayEquation"/>
        <w:tabs>
          <w:tab w:val="clear" w:pos="4680"/>
          <w:tab w:val="center" w:pos="5400"/>
        </w:tabs>
        <w:ind w:left="1440" w:firstLine="360"/>
      </w:pPr>
      <w:r>
        <w:tab/>
      </w:r>
      <w:r w:rsidR="008D0C70" w:rsidRPr="00493B05">
        <w:t>Once muscle paths were defined for every muscle, muscle parameters were developed. Animatlab uses a linear Hill muscle mode</w:t>
      </w:r>
      <w:r w:rsidR="00F826AD">
        <w:t>l for tension,</w:t>
      </w:r>
    </w:p>
    <w:p w14:paraId="20FEB013" w14:textId="1D52DD96" w:rsidR="00A95EE2" w:rsidRDefault="009825D5" w:rsidP="006765A1">
      <w:pPr>
        <w:pStyle w:val="MTDisplayEquation"/>
        <w:tabs>
          <w:tab w:val="clear" w:pos="4680"/>
          <w:tab w:val="center" w:pos="5400"/>
        </w:tabs>
        <w:ind w:left="1440" w:firstLine="360"/>
      </w:pPr>
      <w:r>
        <w:tab/>
      </w:r>
      <w:r w:rsidR="00B5014C" w:rsidRPr="00F826AD">
        <w:rPr>
          <w:position w:val="-30"/>
        </w:rPr>
        <w:object w:dxaOrig="4819" w:dyaOrig="680" w14:anchorId="553136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33.75pt" o:ole="">
            <v:imagedata r:id="rId12" o:title=""/>
          </v:shape>
          <o:OLEObject Type="Embed" ProgID="Equation.DSMT4" ShapeID="_x0000_i1025" DrawAspect="Content" ObjectID="_1627822481" r:id="rId13"/>
        </w:object>
      </w:r>
      <w:r w:rsidR="00F826AD">
        <w:t>,</w:t>
      </w:r>
      <w:r w:rsidR="00A95EE2">
        <w:t xml:space="preserve"> </w:t>
      </w:r>
    </w:p>
    <w:p w14:paraId="1A3A1C81" w14:textId="6E6CFDC5" w:rsidR="00C90C83" w:rsidRPr="00C90C83" w:rsidRDefault="00F826AD" w:rsidP="00C90C83">
      <w:pPr>
        <w:pStyle w:val="NoSpacing"/>
        <w:ind w:left="1440"/>
      </w:pPr>
      <w:proofErr w:type="gramStart"/>
      <w:r w:rsidRPr="00C90C83">
        <w:t>w</w:t>
      </w:r>
      <w:r w:rsidR="008D0C70" w:rsidRPr="00C90C83">
        <w:t>here</w:t>
      </w:r>
      <w:proofErr w:type="gramEnd"/>
      <w:r w:rsidR="008D0C70" w:rsidRPr="00C90C83">
        <w:t xml:space="preserve"> T is the </w:t>
      </w:r>
      <w:r w:rsidRPr="00C90C83">
        <w:t xml:space="preserve">muscle </w:t>
      </w:r>
      <w:r w:rsidR="008D0C70" w:rsidRPr="00C90C83">
        <w:t xml:space="preserve">tension, </w:t>
      </w:r>
      <w:r w:rsidR="001C5249" w:rsidRPr="001C5249">
        <w:rPr>
          <w:position w:val="-12"/>
        </w:rPr>
        <w:object w:dxaOrig="360" w:dyaOrig="360" w14:anchorId="2D4B1C57">
          <v:shape id="_x0000_i1026" type="#_x0000_t75" style="width:18pt;height:18pt" o:ole="">
            <v:imagedata r:id="rId14" o:title=""/>
          </v:shape>
          <o:OLEObject Type="Embed" ProgID="Equation.DSMT4" ShapeID="_x0000_i1026" DrawAspect="Content" ObjectID="_1627822482" r:id="rId15"/>
        </w:object>
      </w:r>
      <w:r w:rsidR="008D0C70" w:rsidRPr="00C90C83">
        <w:t xml:space="preserve"> is the </w:t>
      </w:r>
      <w:r w:rsidRPr="00C90C83">
        <w:t xml:space="preserve">serial element stiffness, </w:t>
      </w:r>
      <w:r w:rsidR="001C5249" w:rsidRPr="001C5249">
        <w:rPr>
          <w:position w:val="-12"/>
        </w:rPr>
        <w:object w:dxaOrig="380" w:dyaOrig="360" w14:anchorId="6E90EF15">
          <v:shape id="_x0000_i1027" type="#_x0000_t75" style="width:18.75pt;height:18pt" o:ole="">
            <v:imagedata r:id="rId16" o:title=""/>
          </v:shape>
          <o:OLEObject Type="Embed" ProgID="Equation.DSMT4" ShapeID="_x0000_i1027" DrawAspect="Content" ObjectID="_1627822483" r:id="rId17"/>
        </w:object>
      </w:r>
      <w:r w:rsidRPr="00C90C83">
        <w:t xml:space="preserve"> is the parallel element stiffness, L is the muscle length,</w:t>
      </w:r>
      <w:r w:rsidR="00B5014C" w:rsidRPr="00C90C83">
        <w:t xml:space="preserve"> </w:t>
      </w:r>
      <w:r w:rsidR="001C5249" w:rsidRPr="001C5249">
        <w:rPr>
          <w:position w:val="-12"/>
        </w:rPr>
        <w:object w:dxaOrig="320" w:dyaOrig="360" w14:anchorId="7D5F3353">
          <v:shape id="_x0000_i1028" type="#_x0000_t75" style="width:15.75pt;height:18pt" o:ole="">
            <v:imagedata r:id="rId18" o:title=""/>
          </v:shape>
          <o:OLEObject Type="Embed" ProgID="Equation.DSMT4" ShapeID="_x0000_i1028" DrawAspect="Content" ObjectID="_1627822484" r:id="rId19"/>
        </w:object>
      </w:r>
      <w:r w:rsidR="00B5014C" w:rsidRPr="00C90C83">
        <w:t xml:space="preserve"> is the muscle activation in </w:t>
      </w:r>
      <w:proofErr w:type="spellStart"/>
      <w:r w:rsidR="00B5014C" w:rsidRPr="00C90C83">
        <w:t>Newtons</w:t>
      </w:r>
      <w:proofErr w:type="spellEnd"/>
      <w:r w:rsidR="00B5014C" w:rsidRPr="00C90C83">
        <w:t xml:space="preserve">, </w:t>
      </w:r>
      <w:r w:rsidR="001C5249" w:rsidRPr="001C5249">
        <w:rPr>
          <w:position w:val="-12"/>
        </w:rPr>
        <w:object w:dxaOrig="260" w:dyaOrig="360" w14:anchorId="072B5D80">
          <v:shape id="_x0000_i1029" type="#_x0000_t75" style="width:12.75pt;height:18pt" o:ole="">
            <v:imagedata r:id="rId20" o:title=""/>
          </v:shape>
          <o:OLEObject Type="Embed" ProgID="Equation.DSMT4" ShapeID="_x0000_i1029" DrawAspect="Content" ObjectID="_1627822485" r:id="rId21"/>
        </w:object>
      </w:r>
      <w:r w:rsidR="00B5014C" w:rsidRPr="00C90C83">
        <w:t xml:space="preserve"> is the dimensionless length-tension modifier,</w:t>
      </w:r>
      <w:r w:rsidRPr="00C90C83">
        <w:t xml:space="preserve"> and c is the muscle damping factor</w:t>
      </w:r>
      <w:r w:rsidR="00186E5D" w:rsidRPr="00C90C83">
        <w:t xml:space="preserve">. </w:t>
      </w:r>
    </w:p>
    <w:p w14:paraId="0C3E0160" w14:textId="60A5AA1D" w:rsidR="00990BDA" w:rsidRPr="00C90C83" w:rsidRDefault="00186E5D" w:rsidP="00C90C83">
      <w:pPr>
        <w:pStyle w:val="NoSpacing"/>
        <w:ind w:left="1440" w:firstLine="360"/>
      </w:pPr>
      <w:r w:rsidRPr="00C90C83">
        <w:t>This model demands explicit</w:t>
      </w:r>
      <w:r w:rsidR="008D0C70" w:rsidRPr="00C90C83">
        <w:t xml:space="preserve"> statements for these different variables, a data set that has not been found in the literature. By using muscle </w:t>
      </w:r>
      <w:r w:rsidR="00F826AD" w:rsidRPr="00C90C83">
        <w:t>data</w:t>
      </w:r>
      <w:r w:rsidR="008D0C70" w:rsidRPr="00C90C83">
        <w:t xml:space="preserve"> </w:t>
      </w:r>
      <w:r w:rsidR="00F826AD" w:rsidRPr="00C90C83">
        <w:t>from</w:t>
      </w:r>
      <w:r w:rsidR="008D0C70" w:rsidRPr="00C90C83">
        <w:t xml:space="preserve"> Johnson</w:t>
      </w:r>
      <w:r w:rsidR="006D3CA6" w:rsidRPr="00C90C83">
        <w:t xml:space="preserve"> </w:t>
      </w:r>
      <w:r w:rsidR="006D3CA6" w:rsidRPr="00C90C83">
        <w:fldChar w:fldCharType="begin"/>
      </w:r>
      <w:r w:rsidR="00424001">
        <w:instrText xml:space="preserve"> ADDIN ZOTERO_ITEM CSL_CITATION {"citationID":"rmIT6DeE","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6D3CA6" w:rsidRPr="00C90C83">
        <w:fldChar w:fldCharType="separate"/>
      </w:r>
      <w:r w:rsidR="00424001" w:rsidRPr="00424001">
        <w:rPr>
          <w:rFonts w:cs="Times New Roman"/>
        </w:rPr>
        <w:t>(W. L. Johnson et al. 2011)</w:t>
      </w:r>
      <w:r w:rsidR="006D3CA6" w:rsidRPr="00C90C83">
        <w:fldChar w:fldCharType="end"/>
      </w:r>
      <w:r w:rsidR="008D0C70" w:rsidRPr="00C90C83">
        <w:t xml:space="preserve"> and </w:t>
      </w:r>
      <w:proofErr w:type="spellStart"/>
      <w:r w:rsidR="008D0C70" w:rsidRPr="00C90C83">
        <w:t>Eng</w:t>
      </w:r>
      <w:proofErr w:type="spellEnd"/>
      <w:r w:rsidR="006D3CA6" w:rsidRPr="00C90C83">
        <w:t xml:space="preserve"> </w:t>
      </w:r>
      <w:r w:rsidR="006D3CA6" w:rsidRPr="00C90C83">
        <w:fldChar w:fldCharType="begin"/>
      </w:r>
      <w:r w:rsidR="00424001">
        <w:instrText xml:space="preserve"> ADDIN ZOTERO_ITEM CSL_CITATION {"citationID":"U4G3Wbfu","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6D3CA6" w:rsidRPr="00C90C83">
        <w:fldChar w:fldCharType="separate"/>
      </w:r>
      <w:r w:rsidR="00424001" w:rsidRPr="00424001">
        <w:rPr>
          <w:rFonts w:cs="Times New Roman"/>
        </w:rPr>
        <w:t>(</w:t>
      </w:r>
      <w:proofErr w:type="spellStart"/>
      <w:r w:rsidR="00424001" w:rsidRPr="00424001">
        <w:rPr>
          <w:rFonts w:cs="Times New Roman"/>
        </w:rPr>
        <w:t>Eng</w:t>
      </w:r>
      <w:proofErr w:type="spellEnd"/>
      <w:r w:rsidR="00424001" w:rsidRPr="00424001">
        <w:rPr>
          <w:rFonts w:cs="Times New Roman"/>
        </w:rPr>
        <w:t xml:space="preserve"> et al. 2008)</w:t>
      </w:r>
      <w:r w:rsidR="006D3CA6" w:rsidRPr="00C90C83">
        <w:fldChar w:fldCharType="end"/>
      </w:r>
      <w:r w:rsidR="008D0C70" w:rsidRPr="00C90C83">
        <w:t xml:space="preserve">, it is possible to </w:t>
      </w:r>
      <w:r w:rsidR="00F826AD" w:rsidRPr="00C90C83">
        <w:t>approximate</w:t>
      </w:r>
      <w:r w:rsidR="008D0C70" w:rsidRPr="00C90C83">
        <w:t xml:space="preserve"> the</w:t>
      </w:r>
      <w:r w:rsidR="00F826AD" w:rsidRPr="00C90C83">
        <w:t>se muscle parameters. Using muscle models from</w:t>
      </w:r>
      <w:r w:rsidR="008D0C70" w:rsidRPr="00C90C83">
        <w:t xml:space="preserve"> </w:t>
      </w:r>
      <w:proofErr w:type="spellStart"/>
      <w:r w:rsidR="008D0C70" w:rsidRPr="00C90C83">
        <w:t>Zajac</w:t>
      </w:r>
      <w:proofErr w:type="spellEnd"/>
      <w:r w:rsidR="006D3CA6" w:rsidRPr="00C90C83">
        <w:t xml:space="preserve"> </w:t>
      </w:r>
      <w:r w:rsidR="006D3CA6" w:rsidRPr="00C90C83">
        <w:fldChar w:fldCharType="begin"/>
      </w:r>
      <w:r w:rsidR="00424001">
        <w:instrText xml:space="preserve"> ADDIN ZOTERO_ITEM CSL_CITATION {"citationID":"mFbh0bC6","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6D3CA6" w:rsidRPr="00C90C83">
        <w:fldChar w:fldCharType="separate"/>
      </w:r>
      <w:r w:rsidR="00424001" w:rsidRPr="00424001">
        <w:rPr>
          <w:rFonts w:cs="Times New Roman"/>
        </w:rPr>
        <w:t>(</w:t>
      </w:r>
      <w:proofErr w:type="spellStart"/>
      <w:r w:rsidR="00424001" w:rsidRPr="00424001">
        <w:rPr>
          <w:rFonts w:cs="Times New Roman"/>
        </w:rPr>
        <w:t>Zajac</w:t>
      </w:r>
      <w:proofErr w:type="spellEnd"/>
      <w:r w:rsidR="00424001" w:rsidRPr="00424001">
        <w:rPr>
          <w:rFonts w:cs="Times New Roman"/>
        </w:rPr>
        <w:t xml:space="preserve"> 1989)</w:t>
      </w:r>
      <w:r w:rsidR="006D3CA6" w:rsidRPr="00C90C83">
        <w:fldChar w:fldCharType="end"/>
      </w:r>
      <w:r w:rsidR="008D0C70" w:rsidRPr="00C90C83">
        <w:t xml:space="preserve">, </w:t>
      </w:r>
      <w:r w:rsidR="00F826AD" w:rsidRPr="00C90C83">
        <w:t xml:space="preserve">the physiological parameters </w:t>
      </w:r>
      <w:r w:rsidR="008D0C70" w:rsidRPr="00C90C83">
        <w:t>were related to Hill parameters.</w:t>
      </w:r>
      <w:r w:rsidR="00F826AD" w:rsidRPr="00C90C83">
        <w:t xml:space="preserve"> Individual parameter</w:t>
      </w:r>
      <w:r w:rsidR="008D0C70" w:rsidRPr="00C90C83">
        <w:t xml:space="preserve"> </w:t>
      </w:r>
      <w:r w:rsidR="00F826AD" w:rsidRPr="00C90C83">
        <w:t xml:space="preserve">calculation is </w:t>
      </w:r>
      <w:r w:rsidR="008D0C70" w:rsidRPr="00C90C83">
        <w:t>di</w:t>
      </w:r>
      <w:r w:rsidR="00A47EAC" w:rsidRPr="00C90C83">
        <w:t xml:space="preserve">scussed </w:t>
      </w:r>
      <w:r w:rsidR="00F826AD" w:rsidRPr="00C90C83">
        <w:t>briefly</w:t>
      </w:r>
      <w:r w:rsidR="00C90C83" w:rsidRPr="00C90C83">
        <w:t xml:space="preserve"> as follows.</w:t>
      </w:r>
    </w:p>
    <w:p w14:paraId="41C76916" w14:textId="77777777" w:rsidR="00A502DC" w:rsidRPr="00201A51" w:rsidRDefault="00A502DC" w:rsidP="00F826AD">
      <w:pPr>
        <w:pStyle w:val="NoSpacing"/>
        <w:ind w:left="720"/>
        <w:jc w:val="left"/>
        <w:rPr>
          <w:rFonts w:cs="Times New Roman"/>
          <w:i/>
          <w:szCs w:val="24"/>
        </w:rPr>
      </w:pPr>
      <w:r w:rsidRPr="00201A51">
        <w:rPr>
          <w:rFonts w:cs="Times New Roman"/>
          <w:i/>
          <w:szCs w:val="24"/>
        </w:rPr>
        <w:t>Dynamic Muscle Moment Arm Profiles</w:t>
      </w:r>
      <w:r w:rsidR="008D0C70" w:rsidRPr="00201A51">
        <w:rPr>
          <w:rFonts w:cs="Times New Roman"/>
          <w:i/>
          <w:szCs w:val="24"/>
        </w:rPr>
        <w:tab/>
      </w:r>
    </w:p>
    <w:p w14:paraId="1A174716" w14:textId="573F9120" w:rsidR="0053461F" w:rsidRDefault="0053461F" w:rsidP="00861FC3">
      <w:pPr>
        <w:pStyle w:val="NoSpacing"/>
        <w:ind w:left="1440" w:firstLine="720"/>
      </w:pPr>
      <w:r>
        <w:lastRenderedPageBreak/>
        <w:t>Muscle moment arms have been analyzed in the literature as a way of understanding the functional effect that muscles have about joints</w:t>
      </w:r>
      <w:r w:rsidR="00BB7644">
        <w:t xml:space="preserve"> </w:t>
      </w:r>
      <w:r w:rsidR="00BB7644">
        <w:fldChar w:fldCharType="begin"/>
      </w:r>
      <w:r w:rsidR="00424001">
        <w:instrText xml:space="preserve"> ADDIN ZOTERO_ITEM CSL_CITATION {"citationID":"GmmwOnmU","properties":{"formattedCitation":"(S. W. Lee et al. 2008; Visser et al. 1990; Yeo et al. 2011; Charles et al. 2016)","plainCitation":"(S. W. Lee et al. 2008; Visser et al. 1990; Yeo et al. 2011; Charles et al. 2016)","noteIndex":0},"citationItems":[{"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fldChar w:fldCharType="separate"/>
      </w:r>
      <w:r w:rsidR="00424001" w:rsidRPr="00424001">
        <w:rPr>
          <w:rFonts w:cs="Times New Roman"/>
        </w:rPr>
        <w:t xml:space="preserve">(S. W. Lee et al. 2008; </w:t>
      </w:r>
      <w:proofErr w:type="spellStart"/>
      <w:r w:rsidR="00424001" w:rsidRPr="00424001">
        <w:rPr>
          <w:rFonts w:cs="Times New Roman"/>
        </w:rPr>
        <w:t>Visser</w:t>
      </w:r>
      <w:proofErr w:type="spellEnd"/>
      <w:r w:rsidR="00424001" w:rsidRPr="00424001">
        <w:rPr>
          <w:rFonts w:cs="Times New Roman"/>
        </w:rPr>
        <w:t xml:space="preserve"> et al. 1990; Yeo et al. 2011; Charles et al. 2016)</w:t>
      </w:r>
      <w:r w:rsidR="00BB7644">
        <w:fldChar w:fldCharType="end"/>
      </w:r>
      <w:r>
        <w:t xml:space="preserve">. In small animals, the measurement of muscle moment arms is especially difficult because a small error in measurement accuracy can magnify the torque generating capabilities of muscles. For this reason, using X-Ray imaging or implanting physical markers under the skin can aid in the generation of accurate moment arm profiles during locomotion </w:t>
      </w:r>
      <w:r>
        <w:fldChar w:fldCharType="begin"/>
      </w:r>
      <w:r w:rsidR="00424001">
        <w:instrText xml:space="preserve"> ADDIN ZOTERO_ITEM CSL_CITATION {"citationID":"DvlX3eCj","properties":{"formattedCitation":"(An et al. 1984)","plainCitation":"(An et al. 1984)","noteIndex":0},"citationItems":[{"id":417,"uris":["http://zotero.org/users/2047454/items/ZX33YUVW"],"uri":["http://zotero.org/users/2047454/items/ZX33YUVW"],"itemData":{"id":417,"type":"article-journal","title":"Determination of Muscle Orientations and Moment Arms","container-title":"Journal of Biomechanical Engineering","page":"280","volume":"106","issue":"3","source":"Crossref","DOI":"10.1115/1.3138494","ISSN":"01480731","language":"en","author":[{"family":"An","given":"K. N."},{"family":"Takahashi","given":"K."},{"family":"Harrigan","given":"T. P."},{"family":"Chao","given":"E. Y."}],"issued":{"date-parts":[["1984"]]}}}],"schema":"https://github.com/citation-style-language/schema/raw/master/csl-citation.json"} </w:instrText>
      </w:r>
      <w:r>
        <w:fldChar w:fldCharType="separate"/>
      </w:r>
      <w:r w:rsidR="00424001" w:rsidRPr="00424001">
        <w:rPr>
          <w:rFonts w:cs="Times New Roman"/>
        </w:rPr>
        <w:t>(An et al. 1984)</w:t>
      </w:r>
      <w:r>
        <w:fldChar w:fldCharType="end"/>
      </w:r>
      <w:r>
        <w:t>.</w:t>
      </w:r>
    </w:p>
    <w:p w14:paraId="0A0EE585" w14:textId="0D3363ED" w:rsidR="008D0C70" w:rsidRPr="00493B05" w:rsidRDefault="00CA78D6" w:rsidP="00861FC3">
      <w:pPr>
        <w:pStyle w:val="NoSpacing"/>
        <w:ind w:left="1440" w:firstLine="720"/>
      </w:pPr>
      <w:r>
        <w:rPr>
          <w:noProof/>
        </w:rPr>
        <mc:AlternateContent>
          <mc:Choice Requires="wps">
            <w:drawing>
              <wp:anchor distT="0" distB="0" distL="114300" distR="114300" simplePos="0" relativeHeight="251660288" behindDoc="0" locked="0" layoutInCell="1" allowOverlap="1" wp14:anchorId="59909656" wp14:editId="23F134CB">
                <wp:simplePos x="0" y="0"/>
                <wp:positionH relativeFrom="column">
                  <wp:posOffset>1076325</wp:posOffset>
                </wp:positionH>
                <wp:positionV relativeFrom="paragraph">
                  <wp:posOffset>2124075</wp:posOffset>
                </wp:positionV>
                <wp:extent cx="468630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686300" cy="635"/>
                        </a:xfrm>
                        <a:prstGeom prst="rect">
                          <a:avLst/>
                        </a:prstGeom>
                        <a:solidFill>
                          <a:prstClr val="white"/>
                        </a:solidFill>
                        <a:ln>
                          <a:noFill/>
                        </a:ln>
                        <a:effectLst/>
                      </wps:spPr>
                      <wps:txbx>
                        <w:txbxContent>
                          <w:p w14:paraId="5F09A717" w14:textId="11F8F358" w:rsidR="004244DB" w:rsidRPr="00A67478" w:rsidRDefault="004244DB"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w:t>
                            </w:r>
                            <w:proofErr w:type="gramStart"/>
                            <w:r w:rsidRPr="00A67478">
                              <w:rPr>
                                <w:rFonts w:ascii="Times New Roman" w:hAnsi="Times New Roman" w:cs="Times New Roman"/>
                                <w:i w:val="0"/>
                                <w:color w:val="auto"/>
                              </w:rPr>
                              <w:t>Calculating</w:t>
                            </w:r>
                            <w:proofErr w:type="gramEnd"/>
                            <w:r w:rsidRPr="00A67478">
                              <w:rPr>
                                <w:rFonts w:ascii="Times New Roman" w:hAnsi="Times New Roman" w:cs="Times New Roman"/>
                                <w:i w:val="0"/>
                                <w:color w:val="auto"/>
                              </w:rPr>
                              <w:t xml:space="preserve">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 xml:space="preserve">jected free segment is </w:t>
                            </w:r>
                            <w:proofErr w:type="gramStart"/>
                            <w:r>
                              <w:rPr>
                                <w:rFonts w:ascii="Times New Roman" w:hAnsi="Times New Roman" w:cs="Times New Roman"/>
                                <w:i w:val="0"/>
                                <w:color w:val="auto"/>
                              </w:rPr>
                              <w:t xml:space="preserve">called </w:t>
                            </w:r>
                            <w:proofErr w:type="gramEnd"/>
                            <w:r w:rsidRPr="00FF69AA">
                              <w:rPr>
                                <w:position w:val="-14"/>
                              </w:rPr>
                              <w:object w:dxaOrig="320" w:dyaOrig="380" w14:anchorId="3E982A3C">
                                <v:shape id="_x0000_i1050" type="#_x0000_t75" style="width:15.75pt;height:18.75pt" o:ole="">
                                  <v:imagedata r:id="rId22" o:title=""/>
                                </v:shape>
                                <o:OLEObject Type="Embed" ProgID="Equation.DSMT4" ShapeID="_x0000_i1050" DrawAspect="Content" ObjectID="_1627822506" r:id="rId23"/>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w:t>
                            </w:r>
                            <w:proofErr w:type="gramStart"/>
                            <w:r>
                              <w:rPr>
                                <w:rFonts w:ascii="Times New Roman" w:hAnsi="Times New Roman" w:cs="Times New Roman"/>
                                <w:i w:val="0"/>
                                <w:color w:val="auto"/>
                              </w:rPr>
                              <w:t xml:space="preserve">of </w:t>
                            </w:r>
                            <w:proofErr w:type="gramEnd"/>
                            <w:r w:rsidRPr="00025957">
                              <w:rPr>
                                <w:position w:val="-4"/>
                              </w:rPr>
                              <w:object w:dxaOrig="200" w:dyaOrig="260" w14:anchorId="5ED93BDE">
                                <v:shape id="_x0000_i1051" type="#_x0000_t75" style="width:9.75pt;height:12.75pt" o:ole="">
                                  <v:imagedata r:id="rId24" o:title=""/>
                                </v:shape>
                                <o:OLEObject Type="Embed" ProgID="Equation.DSMT4" ShapeID="_x0000_i1051" DrawAspect="Content" ObjectID="_1627822507" r:id="rId25"/>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2" type="#_x0000_t75" style="width:11.25pt;height:18pt" o:ole="">
                                  <v:imagedata r:id="rId26" o:title=""/>
                                </v:shape>
                                <o:OLEObject Type="Embed" ProgID="Equation.DSMT4" ShapeID="_x0000_i1052" DrawAspect="Content" ObjectID="_1627822508" r:id="rId27"/>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3" type="#_x0000_t75" style="width:15.75pt;height:18.75pt" o:ole="">
                                  <v:imagedata r:id="rId28" o:title=""/>
                                </v:shape>
                                <o:OLEObject Type="Embed" ProgID="Equation.DSMT4" ShapeID="_x0000_i1053" DrawAspect="Content" ObjectID="_1627822509" r:id="rId29"/>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909656" id="Text Box 4" o:spid="_x0000_s1030" type="#_x0000_t202" style="position:absolute;left:0;text-align:left;margin-left:84.75pt;margin-top:167.25pt;width:369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" stroked="f">
                <v:textbox style="mso-fit-shape-to-text:t" inset="0,0,0,0">
                  <w:txbxContent>
                    <w:p w14:paraId="5F09A717" w14:textId="11F8F358" w:rsidR="004244DB" w:rsidRPr="00A67478" w:rsidRDefault="004244DB"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w:t>
                      </w:r>
                      <w:proofErr w:type="gramStart"/>
                      <w:r w:rsidRPr="00A67478">
                        <w:rPr>
                          <w:rFonts w:ascii="Times New Roman" w:hAnsi="Times New Roman" w:cs="Times New Roman"/>
                          <w:i w:val="0"/>
                          <w:color w:val="auto"/>
                        </w:rPr>
                        <w:t>Calculating</w:t>
                      </w:r>
                      <w:proofErr w:type="gramEnd"/>
                      <w:r w:rsidRPr="00A67478">
                        <w:rPr>
                          <w:rFonts w:ascii="Times New Roman" w:hAnsi="Times New Roman" w:cs="Times New Roman"/>
                          <w:i w:val="0"/>
                          <w:color w:val="auto"/>
                        </w:rPr>
                        <w:t xml:space="preserve">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 xml:space="preserve">jected free segment is </w:t>
                      </w:r>
                      <w:proofErr w:type="gramStart"/>
                      <w:r>
                        <w:rPr>
                          <w:rFonts w:ascii="Times New Roman" w:hAnsi="Times New Roman" w:cs="Times New Roman"/>
                          <w:i w:val="0"/>
                          <w:color w:val="auto"/>
                        </w:rPr>
                        <w:t xml:space="preserve">called </w:t>
                      </w:r>
                      <w:proofErr w:type="gramEnd"/>
                      <w:r w:rsidRPr="00FF69AA">
                        <w:rPr>
                          <w:position w:val="-14"/>
                        </w:rPr>
                        <w:object w:dxaOrig="320" w:dyaOrig="380" w14:anchorId="3E982A3C">
                          <v:shape id="_x0000_i1050" type="#_x0000_t75" style="width:15.75pt;height:18.75pt" o:ole="">
                            <v:imagedata r:id="rId22" o:title=""/>
                          </v:shape>
                          <o:OLEObject Type="Embed" ProgID="Equation.DSMT4" ShapeID="_x0000_i1050" DrawAspect="Content" ObjectID="_1627822506" r:id="rId30"/>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w:t>
                      </w:r>
                      <w:proofErr w:type="gramStart"/>
                      <w:r>
                        <w:rPr>
                          <w:rFonts w:ascii="Times New Roman" w:hAnsi="Times New Roman" w:cs="Times New Roman"/>
                          <w:i w:val="0"/>
                          <w:color w:val="auto"/>
                        </w:rPr>
                        <w:t xml:space="preserve">of </w:t>
                      </w:r>
                      <w:proofErr w:type="gramEnd"/>
                      <w:r w:rsidRPr="00025957">
                        <w:rPr>
                          <w:position w:val="-4"/>
                        </w:rPr>
                        <w:object w:dxaOrig="200" w:dyaOrig="260" w14:anchorId="5ED93BDE">
                          <v:shape id="_x0000_i1051" type="#_x0000_t75" style="width:9.75pt;height:12.75pt" o:ole="">
                            <v:imagedata r:id="rId24" o:title=""/>
                          </v:shape>
                          <o:OLEObject Type="Embed" ProgID="Equation.DSMT4" ShapeID="_x0000_i1051" DrawAspect="Content" ObjectID="_1627822507" r:id="rId31"/>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2" type="#_x0000_t75" style="width:11.25pt;height:18pt" o:ole="">
                            <v:imagedata r:id="rId26" o:title=""/>
                          </v:shape>
                          <o:OLEObject Type="Embed" ProgID="Equation.DSMT4" ShapeID="_x0000_i1052" DrawAspect="Content" ObjectID="_1627822508" r:id="rId32"/>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3" type="#_x0000_t75" style="width:15.75pt;height:18.75pt" o:ole="">
                            <v:imagedata r:id="rId28" o:title=""/>
                          </v:shape>
                          <o:OLEObject Type="Embed" ProgID="Equation.DSMT4" ShapeID="_x0000_i1053" DrawAspect="Content" ObjectID="_1627822509" r:id="rId33"/>
                        </w:object>
                      </w:r>
                      <w:r w:rsidRPr="00A67478">
                        <w:rPr>
                          <w:rFonts w:ascii="Times New Roman" w:hAnsi="Times New Roman" w:cs="Times New Roman"/>
                          <w:i w:val="0"/>
                          <w:color w:val="auto"/>
                        </w:rPr>
                        <w:t xml:space="preserve"> as described in the text.</w:t>
                      </w:r>
                    </w:p>
                  </w:txbxContent>
                </v:textbox>
                <w10:wrap type="topAndBottom"/>
              </v:shape>
            </w:pict>
          </mc:Fallback>
        </mc:AlternateContent>
      </w:r>
      <w:r>
        <w:rPr>
          <w:noProof/>
        </w:rPr>
        <w:drawing>
          <wp:anchor distT="0" distB="0" distL="114300" distR="114300" simplePos="0" relativeHeight="251658240" behindDoc="0" locked="0" layoutInCell="1" allowOverlap="1" wp14:anchorId="6C01AD88" wp14:editId="1C8B7329">
            <wp:simplePos x="0" y="0"/>
            <wp:positionH relativeFrom="margin">
              <wp:posOffset>876300</wp:posOffset>
            </wp:positionH>
            <wp:positionV relativeFrom="paragraph">
              <wp:posOffset>152400</wp:posOffset>
            </wp:positionV>
            <wp:extent cx="4886325" cy="1880870"/>
            <wp:effectExtent l="0" t="0" r="9525" b="5080"/>
            <wp:wrapTopAndBottom/>
            <wp:docPr id="3" name="Picture 3" descr="G:\My Drive\Rat\BiomimeticsPaper\Figures\In-Final-Paper\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My Drive\Rat\BiomimeticsPaper\Figures\In-Final-Paper\Figure4.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D0C70" w:rsidRPr="00493B05">
        <w:t>As a natural progression of analyzing the biomechanics of the model, mom</w:t>
      </w:r>
      <w:r w:rsidR="00861FC3">
        <w:t>ent arm profiles during gait were</w:t>
      </w:r>
      <w:r w:rsidR="008D0C70" w:rsidRPr="00493B05">
        <w:t xml:space="preserve"> developed. </w:t>
      </w:r>
      <w:r w:rsidR="00861FC3">
        <w:t>Calculating moment arms</w:t>
      </w:r>
      <w:r w:rsidR="008D0C70" w:rsidRPr="00493B05">
        <w:t xml:space="preserve"> from fundamental principles is a useful tool </w:t>
      </w:r>
      <w:r w:rsidR="00861FC3">
        <w:t>to analyze</w:t>
      </w:r>
      <w:r w:rsidR="008D0C70" w:rsidRPr="00493B05">
        <w:t xml:space="preserve"> the force generating capabilities of specific muscles in the model. </w:t>
      </w:r>
      <w:r w:rsidR="00DF6411">
        <w:t xml:space="preserve">Additionally, this is a useful metric whereby the model can be validated against existing hindlimb models. </w:t>
      </w:r>
      <w:r w:rsidR="008D0C70" w:rsidRPr="00493B05">
        <w:t xml:space="preserve">This work led to a publication in the Journal of </w:t>
      </w:r>
      <w:proofErr w:type="spellStart"/>
      <w:r w:rsidR="008D0C70" w:rsidRPr="00493B05">
        <w:t>Biomimetics</w:t>
      </w:r>
      <w:proofErr w:type="spellEnd"/>
      <w:r w:rsidR="00186E5D">
        <w:t xml:space="preserve"> </w:t>
      </w:r>
      <w:r w:rsidR="0001344D">
        <w:fldChar w:fldCharType="begin"/>
      </w:r>
      <w:r w:rsidR="00424001">
        <w:instrText xml:space="preserve"> ADDIN ZOTERO_ITEM CSL_CITATION {"citationID":"urCO1W1C","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01344D">
        <w:fldChar w:fldCharType="separate"/>
      </w:r>
      <w:r w:rsidR="00424001" w:rsidRPr="00424001">
        <w:rPr>
          <w:rFonts w:cs="Times New Roman"/>
        </w:rPr>
        <w:t>(Young et al. 2019)</w:t>
      </w:r>
      <w:r w:rsidR="0001344D">
        <w:fldChar w:fldCharType="end"/>
      </w:r>
      <w:r w:rsidR="008D0C70" w:rsidRPr="00493B05">
        <w:t>.</w:t>
      </w:r>
    </w:p>
    <w:p w14:paraId="7887E093" w14:textId="7AAE44BA" w:rsidR="008D0C70" w:rsidRPr="00493B05" w:rsidRDefault="008D0C70" w:rsidP="00C31071">
      <w:pPr>
        <w:pStyle w:val="NoSpacing"/>
        <w:ind w:left="1440" w:firstLine="720"/>
        <w:jc w:val="left"/>
      </w:pPr>
      <w:r w:rsidRPr="00493B05">
        <w:lastRenderedPageBreak/>
        <w:t>Muscle moment arms are developed by projecting muscle paths onto a plane on interest and then measuring the shortest distance from the joint center to the free muscle segment. In the case of 2D walking, the plane of interest is the sagittal plane. Since muscles often contain multiple via points and those via points are often stationary relative to one another, the moment arm was calculated based on the segment of muscle that actively undergoes contraction during walking.</w:t>
      </w:r>
    </w:p>
    <w:p w14:paraId="0FBF6FA0" w14:textId="77777777" w:rsidR="008D0C70" w:rsidRPr="00201A51" w:rsidRDefault="008D0C70" w:rsidP="007311A3">
      <w:pPr>
        <w:pStyle w:val="Heading3"/>
      </w:pPr>
      <w:bookmarkStart w:id="11" w:name="_Toc17129114"/>
      <w:r w:rsidRPr="00201A51">
        <w:t>Remaining Work</w:t>
      </w:r>
      <w:bookmarkEnd w:id="11"/>
    </w:p>
    <w:p w14:paraId="3E2A094B" w14:textId="77777777" w:rsidR="00A502DC" w:rsidRPr="00561367" w:rsidRDefault="00A502DC" w:rsidP="00533570">
      <w:pPr>
        <w:pStyle w:val="NoSpacing"/>
        <w:ind w:left="1440" w:firstLine="360"/>
      </w:pPr>
      <w:r w:rsidRPr="00561367">
        <w:t>The Animatlab model must be expanded to include another leg if we want the model to start walking. This will lead to significant processing overhead as the number of attachment points and muscle parameters double. There may be a way to run a single leg version of experiments but that will be less convincing than a full walking rat model.</w:t>
      </w:r>
    </w:p>
    <w:p w14:paraId="6DB3569D" w14:textId="77777777" w:rsidR="00A47EAC" w:rsidRPr="00201A51" w:rsidRDefault="00A47EAC" w:rsidP="007311A3">
      <w:pPr>
        <w:pStyle w:val="Heading3"/>
      </w:pPr>
      <w:bookmarkStart w:id="12" w:name="_Toc17129115"/>
      <w:r w:rsidRPr="00201A51">
        <w:t>Publications</w:t>
      </w:r>
      <w:bookmarkEnd w:id="12"/>
    </w:p>
    <w:p w14:paraId="140EB31C" w14:textId="19E67C95" w:rsidR="00C23C8F" w:rsidRPr="00201A51" w:rsidRDefault="0005509A" w:rsidP="00C23C8F">
      <w:pPr>
        <w:pStyle w:val="NoSpacing"/>
        <w:ind w:left="720"/>
        <w:rPr>
          <w:rFonts w:cs="Times New Roman"/>
          <w:szCs w:val="24"/>
        </w:rPr>
      </w:pPr>
      <w:r>
        <w:rPr>
          <w:rFonts w:cs="Times New Roman"/>
          <w:szCs w:val="24"/>
        </w:rPr>
        <w:tab/>
        <w:t xml:space="preserve">Analyzing Muscle Moment Arms in a Hindlimb Model </w:t>
      </w:r>
      <w:r>
        <w:rPr>
          <w:rFonts w:cs="Times New Roman"/>
          <w:szCs w:val="24"/>
        </w:rPr>
        <w:fldChar w:fldCharType="begin"/>
      </w:r>
      <w:r w:rsidR="00424001">
        <w:rPr>
          <w:rFonts w:cs="Times New Roman"/>
          <w:szCs w:val="24"/>
        </w:rPr>
        <w:instrText xml:space="preserve"> ADDIN ZOTERO_ITEM CSL_CITATION {"citationID":"zO0YXVbK","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Pr>
          <w:rFonts w:cs="Times New Roman"/>
          <w:szCs w:val="24"/>
        </w:rPr>
        <w:fldChar w:fldCharType="separate"/>
      </w:r>
      <w:r w:rsidR="00424001" w:rsidRPr="00424001">
        <w:rPr>
          <w:rFonts w:cs="Times New Roman"/>
        </w:rPr>
        <w:t>(Young et al. 2019)</w:t>
      </w:r>
      <w:r>
        <w:rPr>
          <w:rFonts w:cs="Times New Roman"/>
          <w:szCs w:val="24"/>
        </w:rPr>
        <w:fldChar w:fldCharType="end"/>
      </w:r>
    </w:p>
    <w:p w14:paraId="12F9E635" w14:textId="77777777" w:rsidR="00A502DC" w:rsidRPr="00201A51" w:rsidRDefault="00A502DC" w:rsidP="0001344D">
      <w:pPr>
        <w:pStyle w:val="Heading2"/>
      </w:pPr>
      <w:bookmarkStart w:id="13" w:name="_Toc17129116"/>
      <w:r w:rsidRPr="00201A51">
        <w:t>Aim 2 – Developing stimulation patterns for muscles during walking</w:t>
      </w:r>
      <w:bookmarkEnd w:id="13"/>
    </w:p>
    <w:p w14:paraId="1801391A" w14:textId="77777777" w:rsidR="008D0C70" w:rsidRPr="00201A51" w:rsidRDefault="008D0C70" w:rsidP="007311A3">
      <w:pPr>
        <w:pStyle w:val="Heading3"/>
      </w:pPr>
      <w:bookmarkStart w:id="14" w:name="_Toc17129117"/>
      <w:r w:rsidRPr="00201A51">
        <w:t>Completed Work</w:t>
      </w:r>
      <w:bookmarkEnd w:id="14"/>
    </w:p>
    <w:p w14:paraId="01F8569E" w14:textId="77777777" w:rsidR="00A502DC" w:rsidRPr="00201A51" w:rsidRDefault="00222FDE" w:rsidP="00C23C8F">
      <w:pPr>
        <w:pStyle w:val="NoSpacing"/>
        <w:ind w:left="720"/>
        <w:rPr>
          <w:rFonts w:cs="Times New Roman"/>
          <w:i/>
          <w:szCs w:val="24"/>
        </w:rPr>
      </w:pPr>
      <w:r w:rsidRPr="00201A51">
        <w:rPr>
          <w:rFonts w:cs="Times New Roman"/>
          <w:i/>
          <w:szCs w:val="24"/>
        </w:rPr>
        <w:t>Physiological Muscle Parameters</w:t>
      </w:r>
    </w:p>
    <w:p w14:paraId="2F1F9968" w14:textId="2FC81C11" w:rsidR="00A502DC" w:rsidRDefault="006D3CA6" w:rsidP="00160564">
      <w:pPr>
        <w:pStyle w:val="NoSpacing"/>
        <w:ind w:left="1440" w:firstLine="360"/>
      </w:pPr>
      <w:r>
        <w:t>Force calculations in the Hill muscle model need accurate muscle parameters to determine proper results.</w:t>
      </w:r>
      <w:r w:rsidR="00222FDE" w:rsidRPr="007311A3">
        <w:t xml:space="preserve"> </w:t>
      </w:r>
      <w:r w:rsidR="007C6E3E">
        <w:t>Muscle information exists in</w:t>
      </w:r>
      <w:r w:rsidR="00E319D1">
        <w:t xml:space="preserve"> the literature in various animals such as cats </w:t>
      </w:r>
      <w:r w:rsidR="00E319D1">
        <w:fldChar w:fldCharType="begin"/>
      </w:r>
      <w:r w:rsidR="00424001">
        <w:instrText xml:space="preserve"> ADDIN ZOTERO_ITEM CSL_CITATION {"citationID":"mVbReQTT","properties":{"formattedCitation":"(Sacks and Roy 1982)","plainCitation":"(Sacks and Roy 1982)","noteIndex":0},"citationItems":[{"id":458,"uris":["http://zotero.org/users/2047454/items/NRERNPNX"],"uri":["http://zotero.org/users/2047454/items/NRERNPNX"],"itemData":{"id":458,"type":"article-journal","title":"Architecture of the hind limb muscles of cats: Functional significance","container-title":"Journal of Morphology","page":"185-195","volume":"173","issue":"2","source":"Wiley Online Library","abstract":"Force, velocity, and displacement properties of a muscle are determined in large part by its architectural design. The relative effect of muscle architecture on these physiological variables was studied by determining muscle weight, fiber length, average sarcomere length, and approximate angle of pinnation for 24 cat hind limb muscles. Muscle lengths ranged from 28.3 to 144 mm, whereas fiber lengths ranged from 8.4 to 105.5 mm. Generally, fiber to muscle length ratios were similar throughout a muscle. Estimated angles of pinnation of muscle fibers varied from 0 to 21° with most having an angle of less than 10°. The cross-sectional area of the knee extensors was similar to the knee flexors (16.43 vs. 16.83 cm2) whereas the cross-sectional area of the ankle extensors was more than six times greater than the ankle flexors (18.59 vs. 2.83 cm2). There was a 6.7-fold difference in the maximal force between muscles, when normalized to a constant weight, that could be attributed to architectural features. Rations of wet weight to predicted maximal tetanic tension for each muscle and group were calculated to compare the relative priority of muscle force versus muscle length-velocity for a given mass of muscle. These ratios varied from 0.4 to 4.84. The ratios suggest that velocity and/or displacement is a priority for the hamstrings, whereas force is a priority for the quadriceps and lower leg muscles. As much as a 12.6-fold difference in maximal velocity between muscles can be attributed to differences in fiber lengths. This can be compared to approximately a 2.5-fold difference in maximal velocity reported to occur as a result of biochemical (intrinsic) differences.","DOI":"10.1002/jmor.1051730206","ISSN":"1097-4687","title-short":"Architecture of the hind limb muscles of cats","language":"en","author":[{"family":"Sacks","given":"Robert D."},{"family":"Roy","given":"Roland R."}],"issued":{"date-parts":[["1982",8,1]]}}}],"schema":"https://github.com/citation-style-language/schema/raw/master/csl-citation.json"} </w:instrText>
      </w:r>
      <w:r w:rsidR="00E319D1">
        <w:fldChar w:fldCharType="separate"/>
      </w:r>
      <w:r w:rsidR="00424001" w:rsidRPr="00424001">
        <w:rPr>
          <w:rFonts w:cs="Times New Roman"/>
        </w:rPr>
        <w:t>(Sacks and Roy 1982)</w:t>
      </w:r>
      <w:r w:rsidR="00E319D1">
        <w:fldChar w:fldCharType="end"/>
      </w:r>
      <w:r w:rsidR="00E319D1">
        <w:t>. T</w:t>
      </w:r>
      <w:r w:rsidR="007C6E3E">
        <w:t>here is no present piece that includes the Hill muscle parameters for every muscle</w:t>
      </w:r>
      <w:r w:rsidR="007D2514">
        <w:t xml:space="preserve"> in the rat hindlimb</w:t>
      </w:r>
      <w:r w:rsidR="00222FDE" w:rsidRPr="007311A3">
        <w:t xml:space="preserve">. </w:t>
      </w:r>
      <w:r w:rsidR="007C6E3E">
        <w:t xml:space="preserve">The </w:t>
      </w:r>
      <w:r w:rsidR="00222FDE" w:rsidRPr="007311A3">
        <w:t xml:space="preserve">closest </w:t>
      </w:r>
      <w:r w:rsidR="007C6E3E">
        <w:t>representation of this dataset</w:t>
      </w:r>
      <w:r w:rsidR="00222FDE" w:rsidRPr="007311A3">
        <w:t xml:space="preserve"> lis</w:t>
      </w:r>
      <w:r w:rsidR="007C6E3E">
        <w:t>ts</w:t>
      </w:r>
      <w:r w:rsidR="00222FDE" w:rsidRPr="007311A3">
        <w:t xml:space="preserve"> muscle properties </w:t>
      </w:r>
      <w:r w:rsidR="007C6E3E">
        <w:t xml:space="preserve">such as mass and optimal resting length </w:t>
      </w:r>
      <w:r w:rsidR="00222FDE" w:rsidRPr="007311A3">
        <w:t xml:space="preserve">for every muscle in the rat hindlimb. </w:t>
      </w:r>
      <w:r w:rsidR="006C2F67">
        <w:t xml:space="preserve">A cohesive muscle data set </w:t>
      </w:r>
      <w:r w:rsidR="006C2F67">
        <w:lastRenderedPageBreak/>
        <w:t>required a literature review and the combination of multiple muscle models to generate a full Hill dataset. Hill parameters were determined by analyzing the response of the length tension and stimulus tension curves and back solving for the parameters.</w:t>
      </w:r>
    </w:p>
    <w:p w14:paraId="1A189346" w14:textId="5756A59F" w:rsidR="00D84CBD" w:rsidRDefault="005E61D9" w:rsidP="005F5617">
      <w:pPr>
        <w:pStyle w:val="NoSpacing"/>
        <w:ind w:left="1440" w:firstLine="360"/>
      </w:pPr>
      <w:r>
        <w:t xml:space="preserve">There is evidence to suggest that the disuse of a </w:t>
      </w:r>
      <w:proofErr w:type="spellStart"/>
      <w:r>
        <w:t>musculotendon</w:t>
      </w:r>
      <w:proofErr w:type="spellEnd"/>
      <w:r>
        <w:t xml:space="preserve"> actuators can lead to a weakening in the maximal stress bearing capabilities </w:t>
      </w:r>
      <w:r>
        <w:fldChar w:fldCharType="begin"/>
      </w:r>
      <w:r w:rsidR="00424001">
        <w:instrText xml:space="preserve"> ADDIN ZOTERO_ITEM CSL_CITATION {"citationID":"IgXbwcKl","properties":{"formattedCitation":"(Almeida-Silveira et al. 2000)","plainCitation":"(Almeida-Silveira et al. 2000)","noteIndex":0},"citationItems":[{"id":441,"uris":["http://zotero.org/users/2047454/items/ZITG9DT5"],"uri":["http://zotero.org/users/2047454/items/ZITG9DT5"],"itemData":{"id":441,"type":"article-journal","title":"Changes in stiffness induced by hindlimb suspension in rat Achilles tendon","container-title":"European Journal of Applied Physiology","page":"252-257","volume":"81","issue":"3","source":"Springer Link","abstract":"The aim of this study was to measure the effects of hindlimb suspension on mechanical properties of the rat Achilles tendon. Adult male Wistar rats were randomly assigned to groups to be either suspended, or a control. After 21 days, Achilles tendons were removed for mechanical analysis. Classical tests of tensile performance were made, and mechanical parameters were derived from a stress-strain relationship. The tendons of animals that had been suspended presented values for maximal stress and tangent modulus which were 37.5% (P &lt; 0.01) and 41% (P &lt; 0.01), respectively, lower than the tendons of the control rats. In a similar way, the energy absorption capacity had largely decreased in animals that had been suspended. However, the maximal strain was similar in the two groups. These results showed that hindlimb suspension in rats has an important detrimental effect on mechanical properties of the Achilles tendon. Differences in tendon stiffness obtained here, along with those found by other investigators, encourage the hypothesis that homeostatic responses of soft tissues are due to changes in limb loadings. This study may be useful in providing a better understanding of the adaptation of human skeletal muscle when exposed to microgravity.","DOI":"10.1007/s004210050039","ISSN":"1439-6327","journalAbbreviation":"Eur J Appl Physiol","language":"en","author":[{"family":"Almeida-Silveira","given":"Maria Izabel"},{"family":"Lambertz","given":"Daniel"},{"family":"Pérot","given":"Chantal"},{"family":"Goubel","given":"Francis"}],"issued":{"date-parts":[["2000",1,1]]}}}],"schema":"https://github.com/citation-style-language/schema/raw/master/csl-citation.json"} </w:instrText>
      </w:r>
      <w:r>
        <w:fldChar w:fldCharType="separate"/>
      </w:r>
      <w:r w:rsidR="00424001" w:rsidRPr="00424001">
        <w:rPr>
          <w:rFonts w:cs="Times New Roman"/>
        </w:rPr>
        <w:t>(Almeida-</w:t>
      </w:r>
      <w:proofErr w:type="spellStart"/>
      <w:r w:rsidR="00424001" w:rsidRPr="00424001">
        <w:rPr>
          <w:rFonts w:cs="Times New Roman"/>
        </w:rPr>
        <w:t>Silveira</w:t>
      </w:r>
      <w:proofErr w:type="spellEnd"/>
      <w:r w:rsidR="00424001" w:rsidRPr="00424001">
        <w:rPr>
          <w:rFonts w:cs="Times New Roman"/>
        </w:rPr>
        <w:t xml:space="preserve"> et al. 2000)</w:t>
      </w:r>
      <w:r>
        <w:fldChar w:fldCharType="end"/>
      </w:r>
      <w:r>
        <w:t>.</w:t>
      </w:r>
      <w:r w:rsidR="00C065D9">
        <w:t xml:space="preserve"> </w:t>
      </w:r>
    </w:p>
    <w:p w14:paraId="63197F9C" w14:textId="29151939" w:rsidR="00D84CBD" w:rsidRDefault="004264FC" w:rsidP="00D84CBD">
      <w:pPr>
        <w:pStyle w:val="NoSpacing"/>
        <w:numPr>
          <w:ilvl w:val="4"/>
          <w:numId w:val="9"/>
        </w:numPr>
      </w:pPr>
      <w:r w:rsidRPr="007311A3">
        <w:t xml:space="preserve">The </w:t>
      </w:r>
      <w:r w:rsidR="006C2F67">
        <w:t>Length-Tension (</w:t>
      </w:r>
      <w:r w:rsidRPr="007311A3">
        <w:t>LT</w:t>
      </w:r>
      <w:r w:rsidR="006C2F67">
        <w:t>)</w:t>
      </w:r>
      <w:r w:rsidRPr="007311A3">
        <w:t xml:space="preserve"> Curve</w:t>
      </w:r>
      <w:r w:rsidR="00D84CBD">
        <w:rPr>
          <w:noProof/>
        </w:rPr>
        <mc:AlternateContent>
          <mc:Choice Requires="wps">
            <w:drawing>
              <wp:anchor distT="0" distB="0" distL="114300" distR="114300" simplePos="0" relativeHeight="251670528" behindDoc="0" locked="0" layoutInCell="1" allowOverlap="1" wp14:anchorId="18235B13" wp14:editId="6C0C2A72">
                <wp:simplePos x="0" y="0"/>
                <wp:positionH relativeFrom="column">
                  <wp:posOffset>1809750</wp:posOffset>
                </wp:positionH>
                <wp:positionV relativeFrom="paragraph">
                  <wp:posOffset>3914775</wp:posOffset>
                </wp:positionV>
                <wp:extent cx="354647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546475" cy="635"/>
                        </a:xfrm>
                        <a:prstGeom prst="rect">
                          <a:avLst/>
                        </a:prstGeom>
                        <a:solidFill>
                          <a:prstClr val="white"/>
                        </a:solidFill>
                        <a:ln>
                          <a:noFill/>
                        </a:ln>
                        <a:effectLst/>
                      </wps:spPr>
                      <wps:txbx>
                        <w:txbxContent>
                          <w:p w14:paraId="72EA152E" w14:textId="38AA2A23" w:rsidR="004244DB" w:rsidRPr="00FF69AA" w:rsidRDefault="004244DB"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LT curve as 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35B13" id="Text Box 1" o:spid="_x0000_s1031" type="#_x0000_t202" style="position:absolute;left:0;text-align:left;margin-left:142.5pt;margin-top:308.25pt;width:279.2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" stroked="f">
                <v:textbox style="mso-fit-shape-to-text:t" inset="0,0,0,0">
                  <w:txbxContent>
                    <w:p w14:paraId="72EA152E" w14:textId="38AA2A23" w:rsidR="004244DB" w:rsidRPr="00FF69AA" w:rsidRDefault="004244DB"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LT curve as modeled by Animatlab</w:t>
                      </w:r>
                    </w:p>
                  </w:txbxContent>
                </v:textbox>
                <w10:wrap type="topAndBottom"/>
              </v:shape>
            </w:pict>
          </mc:Fallback>
        </mc:AlternateContent>
      </w:r>
      <w:r w:rsidR="00D84CBD">
        <w:rPr>
          <w:noProof/>
        </w:rPr>
        <w:drawing>
          <wp:anchor distT="0" distB="0" distL="114300" distR="114300" simplePos="0" relativeHeight="251668480" behindDoc="0" locked="0" layoutInCell="1" allowOverlap="1" wp14:anchorId="76B73C11" wp14:editId="0BA3ACC6">
            <wp:simplePos x="0" y="0"/>
            <wp:positionH relativeFrom="column">
              <wp:posOffset>1809750</wp:posOffset>
            </wp:positionH>
            <wp:positionV relativeFrom="paragraph">
              <wp:posOffset>247650</wp:posOffset>
            </wp:positionV>
            <wp:extent cx="3546819" cy="360997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TCurv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46819" cy="3609975"/>
                    </a:xfrm>
                    <a:prstGeom prst="rect">
                      <a:avLst/>
                    </a:prstGeom>
                  </pic:spPr>
                </pic:pic>
              </a:graphicData>
            </a:graphic>
          </wp:anchor>
        </w:drawing>
      </w:r>
    </w:p>
    <w:p w14:paraId="78A4B611" w14:textId="439F97DD" w:rsidR="004264FC" w:rsidRPr="005F2627" w:rsidRDefault="00BE08D8" w:rsidP="00D84CBD">
      <w:pPr>
        <w:pStyle w:val="NoSpacing"/>
        <w:ind w:left="2160" w:firstLine="360"/>
      </w:pPr>
      <w:r w:rsidRPr="005F2627">
        <w:t>The length-</w:t>
      </w:r>
      <w:r w:rsidR="00437830" w:rsidRPr="005F2627">
        <w:t>tension curve relates a muscle’s force-generating capabilities</w:t>
      </w:r>
      <w:r w:rsidR="00763245" w:rsidRPr="005F2627">
        <w:t xml:space="preserve"> </w:t>
      </w:r>
      <w:r w:rsidR="00437830" w:rsidRPr="005F2627">
        <w:t>at various isometric lengths</w:t>
      </w:r>
      <w:r w:rsidR="00763245" w:rsidRPr="005F2627">
        <w:t xml:space="preserve">. </w:t>
      </w:r>
      <w:r w:rsidR="00437830" w:rsidRPr="005F2627">
        <w:t>At an</w:t>
      </w:r>
      <w:r w:rsidR="00763245" w:rsidRPr="005F2627">
        <w:t xml:space="preserve"> optimal </w:t>
      </w:r>
      <w:r w:rsidR="00437830" w:rsidRPr="005F2627">
        <w:t>resting length, a muscle</w:t>
      </w:r>
      <w:r w:rsidR="00763245" w:rsidRPr="005F2627">
        <w:t xml:space="preserve"> is able to produce maximal force.</w:t>
      </w:r>
      <w:r w:rsidR="00437830" w:rsidRPr="005F2627">
        <w:t xml:space="preserve"> This maximal force is different for every muscle and depends on parameters such as its </w:t>
      </w:r>
      <w:proofErr w:type="spellStart"/>
      <w:r w:rsidR="00437830" w:rsidRPr="005F2627">
        <w:t>pennation</w:t>
      </w:r>
      <w:proofErr w:type="spellEnd"/>
      <w:r w:rsidR="00437830" w:rsidRPr="005F2627">
        <w:t xml:space="preserve"> angle, mass, and physiological cross sectional area (PCSA)</w:t>
      </w:r>
      <w:r w:rsidR="00BE084A">
        <w:t xml:space="preserve"> </w:t>
      </w:r>
      <w:r w:rsidR="00BE084A">
        <w:fldChar w:fldCharType="begin"/>
      </w:r>
      <w:r w:rsidR="00424001">
        <w:instrText xml:space="preserve"> ADDIN ZOTERO_ITEM CSL_CITATION {"citationID":"V485Jo5n","properties":{"formattedCitation":"(Hoy, Zajac, and Gordon 1990)","plainCitation":"(Hoy, Zajac, and Gordon 1990)","noteIndex":0},"citationItems":[{"id":357,"uris":["http://zotero.org/users/2047454/items/PIDMU45B"],"uri":["http://zotero.org/users/2047454/items/PIDMU45B"],"itemData":{"id":357,"type":"article-journal","title":"A musculoskeletal model of the human lower extremity: The effect of muscle, tendon, and moment arm on the moment-angle relationship of musculotendon actuators at the hip, knee, and ankle","container-title":"Journal of Biomechanics","page":"157-169","volume":"23","issue":"2","source":"ScienceDirect","abstract":"We have developed a musculoskeletal model of the human lower extremity for computer simulation studies of musculotendon function and muscle coordination during movement. This model incorporates the salient features of muscle and tendon, specifies the musculoskeletal geometry and musculotendon parameters of 18 musculotendon actuators, and defines the active isometric moment of these actuators about the hip, knee, and ankle joints in the sagittal plane. We found that tendon slack length, optimal muscle-fiber length, and moment arm are different for each actuator, thus each actuator develops peak isometric moment at a different joint angle. The joint angle where an actuator produces peak moment does not necessarily coincide with the joint angle where: (1) muscle force peaks, (2) moment arm peaks, or (3) the in vivo moment developed by maximum voluntary contractions peaks. We conclude that when tendon is neglected in analyses of musculotendon force or moment about joints, erroneous predictions of human musculotendon function may be stated, not only in static situations as studied here, but during movement as well.","DOI":"10.1016/0021-9290(90)90349-8","ISSN":"0021-9290","title-short":"A musculoskeletal model of the human lower extremity","journalAbbreviation":"Journal of Biomechanics","author":[{"family":"Hoy","given":"Melissa G."},{"family":"Zajac","given":"Felix E."},{"family":"Gordon","given":"Michael E."}],"issued":{"date-parts":[["1990",1,1]]}}}],"schema":"https://github.com/citation-style-language/schema/raw/master/csl-citation.json"} </w:instrText>
      </w:r>
      <w:r w:rsidR="00BE084A">
        <w:fldChar w:fldCharType="separate"/>
      </w:r>
      <w:r w:rsidR="00424001" w:rsidRPr="00424001">
        <w:rPr>
          <w:rFonts w:cs="Times New Roman"/>
        </w:rPr>
        <w:t xml:space="preserve">(Hoy, </w:t>
      </w:r>
      <w:proofErr w:type="spellStart"/>
      <w:r w:rsidR="00424001" w:rsidRPr="00424001">
        <w:rPr>
          <w:rFonts w:cs="Times New Roman"/>
        </w:rPr>
        <w:t>Zajac</w:t>
      </w:r>
      <w:proofErr w:type="spellEnd"/>
      <w:r w:rsidR="00424001" w:rsidRPr="00424001">
        <w:rPr>
          <w:rFonts w:cs="Times New Roman"/>
        </w:rPr>
        <w:t xml:space="preserve">, and </w:t>
      </w:r>
      <w:r w:rsidR="00424001" w:rsidRPr="00424001">
        <w:rPr>
          <w:rFonts w:cs="Times New Roman"/>
        </w:rPr>
        <w:lastRenderedPageBreak/>
        <w:t>Gordon 1990)</w:t>
      </w:r>
      <w:r w:rsidR="00BE084A">
        <w:fldChar w:fldCharType="end"/>
      </w:r>
      <w:r w:rsidR="00437830" w:rsidRPr="005F2627">
        <w:t>.</w:t>
      </w:r>
      <w:r w:rsidR="00763245" w:rsidRPr="005F2627">
        <w:t xml:space="preserve"> Deviations from the optimal </w:t>
      </w:r>
      <w:r w:rsidR="00437830" w:rsidRPr="005F2627">
        <w:t xml:space="preserve">resting </w:t>
      </w:r>
      <w:r w:rsidR="00763245" w:rsidRPr="005F2627">
        <w:t xml:space="preserve">length </w:t>
      </w:r>
      <w:r w:rsidR="00437830" w:rsidRPr="005F2627">
        <w:t>reduce</w:t>
      </w:r>
      <w:r w:rsidR="00763245" w:rsidRPr="005F2627">
        <w:t xml:space="preserve"> the f</w:t>
      </w:r>
      <w:r w:rsidR="00437830" w:rsidRPr="005F2627">
        <w:t>orce that the muscle can exert</w:t>
      </w:r>
      <w:r w:rsidR="006A5BF5">
        <w:t xml:space="preserve">, although some research suggests that muscles operate at intentionally longer lengths in order to accommodate the shortening effects of the </w:t>
      </w:r>
      <w:proofErr w:type="spellStart"/>
      <w:r w:rsidR="006A5BF5">
        <w:t>musculo</w:t>
      </w:r>
      <w:proofErr w:type="spellEnd"/>
      <w:r w:rsidR="006A5BF5">
        <w:t xml:space="preserve">-tendon complex </w:t>
      </w:r>
      <w:r w:rsidR="006A5BF5">
        <w:fldChar w:fldCharType="begin"/>
      </w:r>
      <w:r w:rsidR="00424001">
        <w:instrText xml:space="preserve"> ADDIN ZOTERO_ITEM CSL_CITATION {"citationID":"iilg3r0h","properties":{"formattedCitation":"(Ettema and Huijing 1989)","plainCitation":"(Ettema and Huijing 1989)","noteIndex":0},"citationItems":[{"id":448,"uris":["http://zotero.org/users/2047454/items/KH2XY5NP"],"uri":["http://zotero.org/users/2047454/items/KH2XY5NP"],"itemData":{"id":448,"type":"article-journal","title":"Properties of the tendinous structures and series elastic component of EDL muscle-tendon complex of the rat","container-title":"Journal of Biomechanics","page":"1209-1215","volume":"22","issue":"11","source":"ScienceDirect","abstract":"Characteristics of the entire series elastic component and of tendinous structures separately (tendon and aponeurosis) were compared for rat EDL muscle-tendon complex during isometric contractions, to study the contribution of tendinous structures to series elastic component characteristics. Compliance of series elastic component was measured using quick length decreases during the force plateau of isometric contractions. Lengths of tendinous structures were measured using macro-photographs during passive and active muscle conditions. Length data obtained from aponeurosis showed inconsistency with respect to elastic behaviour in two ways: the difference of aponeurosis length in active muscle at short length and at optimum length exceeded the extension of series elastic component for the same force range. Furthermore, aponeurosis in passive muscle at optimum length was considerably longer than in active muscle at short length, despite the fact that muscle force in the former condition is smaller than in the latter. It is concluded that aponeurosis length does not depend exclusively on force but is also muscle length-dependent. This muscle length dependence was not found for tendon of EDL. Additional experiments showed that series elastic component compliance does not depend on muscle length. It is concluded that muscle length-dependent changes of aponeurosis length-force characteristics involve shifts of its force length curve to other aponeurosis lengths.","DOI":"10.1016/0021-9290(89)90223-6","ISSN":"0021-9290","journalAbbreviation":"Journal of Biomechanics","author":[{"family":"Ettema","given":"Gertjan J. C."},{"family":"Huijing","given":"Peter A."}],"issued":{"date-parts":[["1989",1,1]]}}}],"schema":"https://github.com/citation-style-language/schema/raw/master/csl-citation.json"} </w:instrText>
      </w:r>
      <w:r w:rsidR="006A5BF5">
        <w:fldChar w:fldCharType="separate"/>
      </w:r>
      <w:r w:rsidR="00424001" w:rsidRPr="00424001">
        <w:rPr>
          <w:rFonts w:cs="Times New Roman"/>
        </w:rPr>
        <w:t>(</w:t>
      </w:r>
      <w:proofErr w:type="spellStart"/>
      <w:r w:rsidR="00424001" w:rsidRPr="00424001">
        <w:rPr>
          <w:rFonts w:cs="Times New Roman"/>
        </w:rPr>
        <w:t>Ettema</w:t>
      </w:r>
      <w:proofErr w:type="spellEnd"/>
      <w:r w:rsidR="00424001" w:rsidRPr="00424001">
        <w:rPr>
          <w:rFonts w:cs="Times New Roman"/>
        </w:rPr>
        <w:t xml:space="preserve"> and </w:t>
      </w:r>
      <w:proofErr w:type="spellStart"/>
      <w:r w:rsidR="00424001" w:rsidRPr="00424001">
        <w:rPr>
          <w:rFonts w:cs="Times New Roman"/>
        </w:rPr>
        <w:t>Huijing</w:t>
      </w:r>
      <w:proofErr w:type="spellEnd"/>
      <w:r w:rsidR="00424001" w:rsidRPr="00424001">
        <w:rPr>
          <w:rFonts w:cs="Times New Roman"/>
        </w:rPr>
        <w:t xml:space="preserve"> 1989)</w:t>
      </w:r>
      <w:r w:rsidR="006A5BF5">
        <w:fldChar w:fldCharType="end"/>
      </w:r>
      <w:r w:rsidR="00437830" w:rsidRPr="005F2627">
        <w:t>.</w:t>
      </w:r>
    </w:p>
    <w:p w14:paraId="61E9A488" w14:textId="1C5A6362" w:rsidR="00437830" w:rsidRDefault="00437830" w:rsidP="00E9396F">
      <w:pPr>
        <w:pStyle w:val="NoSpacing"/>
        <w:ind w:left="2160" w:firstLine="360"/>
      </w:pPr>
      <w:r w:rsidRPr="005F2627">
        <w:t>In addition to the active muscle force generated by contracting muscle fibers, muscle</w:t>
      </w:r>
      <w:r w:rsidR="00E2118C">
        <w:t>s</w:t>
      </w:r>
      <w:r w:rsidRPr="005F2627">
        <w:t xml:space="preserve"> have an inherent passive force that is generated when the muscle is extended beyond its optimal resting length. These </w:t>
      </w:r>
      <w:r w:rsidR="00997802">
        <w:t>passive forces tend to be small</w:t>
      </w:r>
      <w:r w:rsidRPr="005F2627">
        <w:t xml:space="preserve"> </w:t>
      </w:r>
      <w:r w:rsidR="00997802">
        <w:fldChar w:fldCharType="begin"/>
      </w:r>
      <w:r w:rsidR="00424001">
        <w:instrText xml:space="preserve"> ADDIN ZOTERO_ITEM CSL_CITATION {"citationID":"0AWD7nF7","properties":{"formattedCitation":"(Rode et al. 2009)","plainCitation":"(Rode et al. 2009)","noteIndex":0},"citationItems":[{"id":338,"uris":["http://zotero.org/users/2047454/items/GGMWGMDJ"],"uri":["http://zotero.org/users/2047454/items/GGMWGMDJ"],"itemData":{"id":338,"type":"article-journal","title":"The effects of parallel and series elastic components on the active cat soleus force-length relationship","container-title":"Journal of Mechanics in Medicine and Biology","page":"105-122","volume":"09","issue":"01","source":"worldscientific.com (Atypon)","abstract":"Typically, active muscle force is calculated by subtracting measured passive force from measured total force for corresponding whole muscle lengths (standard method). From a mechanical point of view, this requires a parallel elastic component (PEC) that is arranged in parallel to both the series elastic component (SEC) and the contractile component (CC). From a morphological point of view, however, the PEC should be rather in parallel to the CC, and both in series to the SEC (model [CC]). In this study, we investigated the differences in active muscle force estimated with these two different approaches and their impact on the interpretation of experiments. We measured passive forces without stimulation and total forces during supramaximal stimulation of six cat soleus muscles in end-held isometric contractions from lengths near active insufficiency to lengths close to inducing stretch damage. The active forces estimated with model [CC] reach about 10% higher maximum isometric forces and reveal about 10% longer optimal lengths of the CC compared to the standard method. Model choice affects the interpretation of the physiological working range and residual force enhancement. The active force-length relationships of the contractile component determined with model [CC] agree better with the theoretical sarcomere force-length relationship.","DOI":"10.1142/S0219519409002870","ISSN":"0219-5194","journalAbbreviation":"J. Mech. Med. Biol.","author":[{"family":"Rode","given":"Christian"},{"family":"Siebert","given":"Tobias"},{"family":"Herzog","given":"Walter"},{"family":"Blickhan","given":"Reinhard"}],"issued":{"date-parts":[["2009",3,1]]}}}],"schema":"https://github.com/citation-style-language/schema/raw/master/csl-citation.json"} </w:instrText>
      </w:r>
      <w:r w:rsidR="00997802">
        <w:fldChar w:fldCharType="separate"/>
      </w:r>
      <w:r w:rsidR="00424001" w:rsidRPr="00424001">
        <w:rPr>
          <w:rFonts w:cs="Times New Roman"/>
        </w:rPr>
        <w:t>(Rode et al. 2009)</w:t>
      </w:r>
      <w:r w:rsidR="00997802">
        <w:fldChar w:fldCharType="end"/>
      </w:r>
      <w:r w:rsidRPr="005F2627">
        <w:t xml:space="preserve"> and were not considered in Hunt’s model. They have, however, been introduced in the current model in an effort to make a more physiologically relevant leg model.</w:t>
      </w:r>
    </w:p>
    <w:p w14:paraId="0B95C1F7" w14:textId="36FC428B" w:rsidR="00CE79CF" w:rsidRDefault="00A67478" w:rsidP="00CE79CF">
      <w:pPr>
        <w:pStyle w:val="NoSpacing"/>
        <w:ind w:left="2160" w:firstLine="360"/>
      </w:pPr>
      <w:r>
        <w:t>Animatlab uses</w:t>
      </w:r>
      <w:r w:rsidR="00CE79CF">
        <w:t xml:space="preserve"> a simplified LT curve equation,</w:t>
      </w:r>
    </w:p>
    <w:p w14:paraId="639E9D85" w14:textId="72AD486D" w:rsidR="00A67478" w:rsidRDefault="00CE79CF" w:rsidP="00CE79CF">
      <w:pPr>
        <w:pStyle w:val="MTDisplayEquation"/>
        <w:tabs>
          <w:tab w:val="clear" w:pos="4680"/>
          <w:tab w:val="center" w:pos="5400"/>
        </w:tabs>
      </w:pPr>
      <w:r>
        <w:tab/>
      </w:r>
      <w:r w:rsidRPr="00CE79CF">
        <w:rPr>
          <w:position w:val="-30"/>
        </w:rPr>
        <w:object w:dxaOrig="2920" w:dyaOrig="720" w14:anchorId="42C0C5AF">
          <v:shape id="_x0000_i1030" type="#_x0000_t75" style="width:146.25pt;height:36pt" o:ole="">
            <v:imagedata r:id="rId36" o:title=""/>
          </v:shape>
          <o:OLEObject Type="Embed" ProgID="Equation.DSMT4" ShapeID="_x0000_i1030" DrawAspect="Content" ObjectID="_1627822486" r:id="rId37"/>
        </w:object>
      </w:r>
      <w:r w:rsidR="002657D7">
        <w:t>,</w:t>
      </w:r>
    </w:p>
    <w:p w14:paraId="1BFEC929" w14:textId="64A37340" w:rsidR="0006587E" w:rsidRDefault="002657D7" w:rsidP="00191812">
      <w:pPr>
        <w:pStyle w:val="NoSpacing"/>
        <w:ind w:left="2160"/>
      </w:pPr>
      <w:proofErr w:type="gramStart"/>
      <w:r>
        <w:t>w</w:t>
      </w:r>
      <w:r w:rsidR="00CE79CF">
        <w:t>here</w:t>
      </w:r>
      <w:proofErr w:type="gramEnd"/>
      <w:r w:rsidR="00CE79CF">
        <w:t xml:space="preserve"> L is the muscle length, </w:t>
      </w:r>
      <w:r w:rsidR="00CE79CF" w:rsidRPr="00CE79CF">
        <w:rPr>
          <w:position w:val="-12"/>
        </w:rPr>
        <w:object w:dxaOrig="600" w:dyaOrig="360" w14:anchorId="68BFE001">
          <v:shape id="_x0000_i1031" type="#_x0000_t75" style="width:30pt;height:18pt" o:ole="">
            <v:imagedata r:id="rId38" o:title=""/>
          </v:shape>
          <o:OLEObject Type="Embed" ProgID="Equation.DSMT4" ShapeID="_x0000_i1031" DrawAspect="Content" ObjectID="_1627822487" r:id="rId39"/>
        </w:object>
      </w:r>
      <w:r>
        <w:t xml:space="preserve"> is the tension at a specific length, </w:t>
      </w:r>
      <w:proofErr w:type="spellStart"/>
      <w:r>
        <w:t>L</w:t>
      </w:r>
      <w:r>
        <w:rPr>
          <w:vertAlign w:val="subscript"/>
        </w:rPr>
        <w:t>width</w:t>
      </w:r>
      <w:proofErr w:type="spellEnd"/>
      <w:r>
        <w:t xml:space="preserve"> is the muscle width, and </w:t>
      </w:r>
      <w:proofErr w:type="spellStart"/>
      <w:r>
        <w:t>L</w:t>
      </w:r>
      <w:r>
        <w:rPr>
          <w:vertAlign w:val="subscript"/>
        </w:rPr>
        <w:t>rest</w:t>
      </w:r>
      <w:proofErr w:type="spellEnd"/>
      <w:r>
        <w:t xml:space="preserve"> is the resting muscle length.</w:t>
      </w:r>
      <w:r w:rsidR="00A7294C">
        <w:t xml:space="preserve"> Assuming that the muscle width is half the resting length (due to the symmetry of the Animatlab curve), it is possible to determine the values of the parallel and series spring elements for the muscle at equilibrium.</w:t>
      </w:r>
      <w:r w:rsidR="00251DD4">
        <w:t xml:space="preserve"> </w:t>
      </w:r>
      <w:r w:rsidR="00191812">
        <w:t>Using the Hill equation and assumption of steady state, the force relationship becomes</w:t>
      </w:r>
    </w:p>
    <w:p w14:paraId="11CA0FC3" w14:textId="410FA4D7" w:rsidR="00F87403" w:rsidRDefault="00F87403" w:rsidP="001609F1">
      <w:pPr>
        <w:pStyle w:val="MTDisplayEquation"/>
        <w:tabs>
          <w:tab w:val="clear" w:pos="4680"/>
          <w:tab w:val="center" w:pos="5400"/>
        </w:tabs>
      </w:pPr>
      <w:r>
        <w:tab/>
      </w:r>
      <w:r w:rsidRPr="00F87403">
        <w:rPr>
          <w:position w:val="-30"/>
        </w:rPr>
        <w:object w:dxaOrig="4819" w:dyaOrig="680" w14:anchorId="1033A5DF">
          <v:shape id="_x0000_i1032" type="#_x0000_t75" style="width:240.75pt;height:33.75pt" o:ole="">
            <v:imagedata r:id="rId40" o:title=""/>
          </v:shape>
          <o:OLEObject Type="Embed" ProgID="Equation.DSMT4" ShapeID="_x0000_i1032" DrawAspect="Content" ObjectID="_1627822488" r:id="rId41"/>
        </w:object>
      </w:r>
    </w:p>
    <w:p w14:paraId="0FCB5DBF" w14:textId="4B581CBA" w:rsidR="00F87403" w:rsidRDefault="00F87403" w:rsidP="001609F1">
      <w:pPr>
        <w:pStyle w:val="MTDisplayEquation"/>
        <w:tabs>
          <w:tab w:val="clear" w:pos="4680"/>
          <w:tab w:val="center" w:pos="5400"/>
        </w:tabs>
      </w:pPr>
      <w:r>
        <w:tab/>
      </w:r>
      <w:r w:rsidRPr="00F87403">
        <w:rPr>
          <w:position w:val="-30"/>
        </w:rPr>
        <w:object w:dxaOrig="4239" w:dyaOrig="680" w14:anchorId="0E52E257">
          <v:shape id="_x0000_i1033" type="#_x0000_t75" style="width:212.25pt;height:33.75pt" o:ole="">
            <v:imagedata r:id="rId42" o:title=""/>
          </v:shape>
          <o:OLEObject Type="Embed" ProgID="Equation.DSMT4" ShapeID="_x0000_i1033" DrawAspect="Content" ObjectID="_1627822489" r:id="rId43"/>
        </w:object>
      </w:r>
    </w:p>
    <w:p w14:paraId="07D81AD1" w14:textId="6F30C195" w:rsidR="00F87403" w:rsidRDefault="00F87403" w:rsidP="001609F1">
      <w:pPr>
        <w:pStyle w:val="MTDisplayEquation"/>
        <w:tabs>
          <w:tab w:val="clear" w:pos="4680"/>
          <w:tab w:val="center" w:pos="5400"/>
        </w:tabs>
      </w:pPr>
      <w:r>
        <w:lastRenderedPageBreak/>
        <w:tab/>
      </w:r>
      <w:r w:rsidRPr="00F87403">
        <w:rPr>
          <w:position w:val="-60"/>
        </w:rPr>
        <w:object w:dxaOrig="5280" w:dyaOrig="1020" w14:anchorId="1B85B42D">
          <v:shape id="_x0000_i1034" type="#_x0000_t75" style="width:264pt;height:51pt" o:ole="">
            <v:imagedata r:id="rId44" o:title=""/>
          </v:shape>
          <o:OLEObject Type="Embed" ProgID="Equation.DSMT4" ShapeID="_x0000_i1034" DrawAspect="Content" ObjectID="_1627822490" r:id="rId45"/>
        </w:object>
      </w:r>
      <w:r w:rsidR="00E67E0B">
        <w:t>.</w:t>
      </w:r>
    </w:p>
    <w:p w14:paraId="4E500731" w14:textId="4B3FF295" w:rsidR="00E67E0B" w:rsidRPr="00E67E0B" w:rsidRDefault="00E67E0B" w:rsidP="00E67E0B">
      <w:pPr>
        <w:pStyle w:val="NoSpacing"/>
        <w:ind w:left="2160" w:firstLine="360"/>
      </w:pPr>
      <w:r>
        <w:tab/>
        <w:t xml:space="preserve">With optimal force and resting lengths from Johnson </w:t>
      </w:r>
      <w:r>
        <w:fldChar w:fldCharType="begin"/>
      </w:r>
      <w:r w:rsidR="00424001">
        <w:instrText xml:space="preserve"> ADDIN ZOTERO_ITEM CSL_CITATION {"citationID":"VP0moxOo","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fldChar w:fldCharType="separate"/>
      </w:r>
      <w:r w:rsidR="00424001" w:rsidRPr="00424001">
        <w:rPr>
          <w:rFonts w:ascii="Calibri" w:hAnsi="Calibri"/>
          <w:sz w:val="22"/>
        </w:rPr>
        <w:t>(W. L. Johnson et al. 2011)</w:t>
      </w:r>
      <w:r>
        <w:fldChar w:fldCharType="end"/>
      </w:r>
      <w:r>
        <w:t xml:space="preserve">, three equations are created to solve for three unknowns: </w:t>
      </w:r>
      <w:r w:rsidRPr="00E67E0B">
        <w:rPr>
          <w:position w:val="-12"/>
        </w:rPr>
        <w:object w:dxaOrig="360" w:dyaOrig="360" w14:anchorId="6313A913">
          <v:shape id="_x0000_i1035" type="#_x0000_t75" style="width:18pt;height:18pt" o:ole="">
            <v:imagedata r:id="rId46" o:title=""/>
          </v:shape>
          <o:OLEObject Type="Embed" ProgID="Equation.DSMT4" ShapeID="_x0000_i1035" DrawAspect="Content" ObjectID="_1627822491" r:id="rId47"/>
        </w:object>
      </w:r>
      <w:r>
        <w:t>,</w:t>
      </w:r>
      <w:r w:rsidRPr="00E67E0B">
        <w:rPr>
          <w:position w:val="-12"/>
        </w:rPr>
        <w:object w:dxaOrig="380" w:dyaOrig="360" w14:anchorId="65315453">
          <v:shape id="_x0000_i1036" type="#_x0000_t75" style="width:18.75pt;height:18pt" o:ole="">
            <v:imagedata r:id="rId48" o:title=""/>
          </v:shape>
          <o:OLEObject Type="Embed" ProgID="Equation.DSMT4" ShapeID="_x0000_i1036" DrawAspect="Content" ObjectID="_1627822492" r:id="rId49"/>
        </w:object>
      </w:r>
      <w:r>
        <w:t xml:space="preserve">, and </w:t>
      </w:r>
      <w:r w:rsidRPr="00E67E0B">
        <w:rPr>
          <w:position w:val="-12"/>
        </w:rPr>
        <w:object w:dxaOrig="320" w:dyaOrig="380" w14:anchorId="1CAE87C4">
          <v:shape id="_x0000_i1037" type="#_x0000_t75" style="width:15.75pt;height:18.75pt" o:ole="">
            <v:imagedata r:id="rId50" o:title=""/>
          </v:shape>
          <o:OLEObject Type="Embed" ProgID="Equation.DSMT4" ShapeID="_x0000_i1037" DrawAspect="Content" ObjectID="_1627822493" r:id="rId51"/>
        </w:object>
      </w:r>
      <w:r>
        <w:t>.</w:t>
      </w:r>
    </w:p>
    <w:p w14:paraId="088980C5" w14:textId="07C11C8E" w:rsidR="00F87403" w:rsidRDefault="00F87403" w:rsidP="00191812">
      <w:pPr>
        <w:pStyle w:val="MTDisplayEquation"/>
        <w:tabs>
          <w:tab w:val="clear" w:pos="4680"/>
          <w:tab w:val="center" w:pos="5400"/>
        </w:tabs>
      </w:pPr>
      <w:r>
        <w:tab/>
      </w:r>
      <w:r w:rsidRPr="00F87403">
        <w:rPr>
          <w:position w:val="-60"/>
        </w:rPr>
        <w:object w:dxaOrig="2260" w:dyaOrig="1020" w14:anchorId="772FC144">
          <v:shape id="_x0000_i1038" type="#_x0000_t75" style="width:113.25pt;height:51pt" o:ole="">
            <v:imagedata r:id="rId52" o:title=""/>
          </v:shape>
          <o:OLEObject Type="Embed" ProgID="Equation.DSMT4" ShapeID="_x0000_i1038" DrawAspect="Content" ObjectID="_1627822494" r:id="rId53"/>
        </w:object>
      </w:r>
    </w:p>
    <w:p w14:paraId="1E1DCBED" w14:textId="2FB85124" w:rsidR="00F87403" w:rsidRDefault="00F87403" w:rsidP="00191812">
      <w:pPr>
        <w:pStyle w:val="MTDisplayEquation"/>
        <w:tabs>
          <w:tab w:val="clear" w:pos="4680"/>
          <w:tab w:val="center" w:pos="5400"/>
        </w:tabs>
      </w:pPr>
      <w:r>
        <w:tab/>
      </w:r>
      <w:r w:rsidRPr="00F87403">
        <w:rPr>
          <w:position w:val="-60"/>
        </w:rPr>
        <w:object w:dxaOrig="3680" w:dyaOrig="1020" w14:anchorId="4D0DA5C6">
          <v:shape id="_x0000_i1039" type="#_x0000_t75" style="width:183.75pt;height:51pt" o:ole="">
            <v:imagedata r:id="rId54" o:title=""/>
          </v:shape>
          <o:OLEObject Type="Embed" ProgID="Equation.DSMT4" ShapeID="_x0000_i1039" DrawAspect="Content" ObjectID="_1627822495" r:id="rId55"/>
        </w:object>
      </w:r>
    </w:p>
    <w:p w14:paraId="4615461E" w14:textId="52D6094F" w:rsidR="00F87403" w:rsidRDefault="00F87403" w:rsidP="00191812">
      <w:pPr>
        <w:pStyle w:val="MTDisplayEquation"/>
        <w:tabs>
          <w:tab w:val="clear" w:pos="4680"/>
          <w:tab w:val="center" w:pos="5400"/>
        </w:tabs>
      </w:pPr>
      <w:r>
        <w:tab/>
      </w:r>
      <w:r w:rsidRPr="00F87403">
        <w:rPr>
          <w:position w:val="-60"/>
        </w:rPr>
        <w:object w:dxaOrig="3000" w:dyaOrig="980" w14:anchorId="78300964">
          <v:shape id="_x0000_i1040" type="#_x0000_t75" style="width:150pt;height:48.75pt" o:ole="">
            <v:imagedata r:id="rId56" o:title=""/>
          </v:shape>
          <o:OLEObject Type="Embed" ProgID="Equation.DSMT4" ShapeID="_x0000_i1040" DrawAspect="Content" ObjectID="_1627822496" r:id="rId57"/>
        </w:object>
      </w:r>
    </w:p>
    <w:p w14:paraId="2E57FA02" w14:textId="10073DC2" w:rsidR="00E67E0B" w:rsidRPr="00D84CBD" w:rsidRDefault="00191812" w:rsidP="00D84CBD">
      <w:pPr>
        <w:pStyle w:val="NoSpacing"/>
        <w:ind w:left="2160" w:firstLine="360"/>
      </w:pPr>
      <w:r>
        <w:t>S</w:t>
      </w:r>
      <w:r w:rsidR="00E67E0B" w:rsidRPr="00D84CBD">
        <w:t xml:space="preserve">olutions to these equations </w:t>
      </w:r>
      <w:r>
        <w:t xml:space="preserve">were developed from </w:t>
      </w:r>
      <w:proofErr w:type="spellStart"/>
      <w:r>
        <w:t>Matlab’s</w:t>
      </w:r>
      <w:proofErr w:type="spellEnd"/>
      <w:r>
        <w:t xml:space="preserve"> function solver, producing positive-value parameters for each muscle in the system.</w:t>
      </w:r>
      <w:r w:rsidR="00E67E0B" w:rsidRPr="00D84CBD">
        <w:t xml:space="preserve"> Th</w:t>
      </w:r>
      <w:r w:rsidR="00D84CBD" w:rsidRPr="00D84CBD">
        <w:t xml:space="preserve">e solution set with the </w:t>
      </w:r>
      <w:r w:rsidR="00D84CBD" w:rsidRPr="00D84CBD">
        <w:rPr>
          <w:position w:val="-12"/>
        </w:rPr>
        <w:object w:dxaOrig="320" w:dyaOrig="380" w14:anchorId="1395FA3E">
          <v:shape id="_x0000_i1041" type="#_x0000_t75" style="width:15.75pt;height:18.75pt" o:ole="">
            <v:imagedata r:id="rId58" o:title=""/>
          </v:shape>
          <o:OLEObject Type="Embed" ProgID="Equation.DSMT4" ShapeID="_x0000_i1041" DrawAspect="Content" ObjectID="_1627822497" r:id="rId59"/>
        </w:object>
      </w:r>
      <w:r w:rsidR="00D84CBD" w:rsidRPr="00D84CBD">
        <w:t xml:space="preserve"> value closest to </w:t>
      </w:r>
      <w:r w:rsidR="00D84CBD" w:rsidRPr="00D84CBD">
        <w:rPr>
          <w:position w:val="-12"/>
        </w:rPr>
        <w:object w:dxaOrig="460" w:dyaOrig="360" w14:anchorId="53CD76CA">
          <v:shape id="_x0000_i1042" type="#_x0000_t75" style="width:23.25pt;height:18pt" o:ole="">
            <v:imagedata r:id="rId60" o:title=""/>
          </v:shape>
          <o:OLEObject Type="Embed" ProgID="Equation.DSMT4" ShapeID="_x0000_i1042" DrawAspect="Content" ObjectID="_1627822498" r:id="rId61"/>
        </w:object>
      </w:r>
      <w:r w:rsidR="00D84CBD" w:rsidRPr="00D84CBD">
        <w:t xml:space="preserve"> was chosen</w:t>
      </w:r>
      <w:r>
        <w:t xml:space="preserve"> for each muscle and injected into an Animatlab project file</w:t>
      </w:r>
      <w:r w:rsidR="00D84CBD" w:rsidRPr="00D84CBD">
        <w:t>.</w:t>
      </w:r>
    </w:p>
    <w:p w14:paraId="51B52506" w14:textId="1F222851" w:rsidR="00E0250D" w:rsidRDefault="001F145C" w:rsidP="00EF3CB1">
      <w:pPr>
        <w:pStyle w:val="NoSpacing"/>
        <w:numPr>
          <w:ilvl w:val="4"/>
          <w:numId w:val="9"/>
        </w:numPr>
      </w:pPr>
      <w:r>
        <w:rPr>
          <w:noProof/>
        </w:rPr>
        <w:lastRenderedPageBreak/>
        <mc:AlternateContent>
          <mc:Choice Requires="wps">
            <w:drawing>
              <wp:anchor distT="0" distB="0" distL="114300" distR="114300" simplePos="0" relativeHeight="251666432" behindDoc="0" locked="0" layoutInCell="1" allowOverlap="1" wp14:anchorId="4D18AE68" wp14:editId="5277D8D6">
                <wp:simplePos x="0" y="0"/>
                <wp:positionH relativeFrom="column">
                  <wp:posOffset>1362075</wp:posOffset>
                </wp:positionH>
                <wp:positionV relativeFrom="paragraph">
                  <wp:posOffset>369379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3273461B" w:rsidR="004244DB" w:rsidRPr="00FF69AA" w:rsidRDefault="004244DB"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 boundary conditions shown ab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32" type="#_x0000_t202" style="position:absolute;left:0;text-align:left;margin-left:107.25pt;margin-top:290.85pt;width:3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" stroked="f">
                <v:textbox style="mso-fit-shape-to-text:t" inset="0,0,0,0">
                  <w:txbxContent>
                    <w:p w14:paraId="206D145F" w14:textId="3273461B" w:rsidR="004244DB" w:rsidRPr="00FF69AA" w:rsidRDefault="004244DB"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 boundary conditions shown above.</w:t>
                      </w:r>
                    </w:p>
                  </w:txbxContent>
                </v:textbox>
                <w10:wrap type="topAndBottom"/>
              </v:shape>
            </w:pict>
          </mc:Fallback>
        </mc:AlternateContent>
      </w:r>
      <w:r w:rsidR="0006587E">
        <w:rPr>
          <w:noProof/>
        </w:rPr>
        <w:drawing>
          <wp:anchor distT="0" distB="0" distL="114300" distR="114300" simplePos="0" relativeHeight="251667456" behindDoc="0" locked="0" layoutInCell="1" allowOverlap="1" wp14:anchorId="15D1640F" wp14:editId="7CAF86F6">
            <wp:simplePos x="0" y="0"/>
            <wp:positionH relativeFrom="column">
              <wp:posOffset>2057400</wp:posOffset>
            </wp:positionH>
            <wp:positionV relativeFrom="paragraph">
              <wp:posOffset>351790</wp:posOffset>
            </wp:positionV>
            <wp:extent cx="3172460" cy="3228975"/>
            <wp:effectExtent l="0" t="0" r="889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3172460" cy="3228975"/>
                    </a:xfrm>
                    <a:prstGeom prst="rect">
                      <a:avLst/>
                    </a:prstGeom>
                    <a:noFill/>
                    <a:ln>
                      <a:noFill/>
                    </a:ln>
                  </pic:spPr>
                </pic:pic>
              </a:graphicData>
            </a:graphic>
            <wp14:sizeRelH relativeFrom="page">
              <wp14:pctWidth>0</wp14:pctWidth>
            </wp14:sizeRelH>
            <wp14:sizeRelV relativeFrom="page">
              <wp14:pctHeight>0</wp14:pctHeight>
            </wp14:sizeRelV>
          </wp:anchor>
        </w:drawing>
      </w:r>
      <w:r w:rsidR="004264FC" w:rsidRPr="007311A3">
        <w:t xml:space="preserve">The </w:t>
      </w:r>
      <w:r w:rsidR="006C2F67">
        <w:t>Stimulus-Tension (</w:t>
      </w:r>
      <w:r w:rsidR="004264FC" w:rsidRPr="007311A3">
        <w:t>ST</w:t>
      </w:r>
      <w:r w:rsidR="006C2F67">
        <w:t>)</w:t>
      </w:r>
      <w:r w:rsidR="004264FC" w:rsidRPr="007311A3">
        <w:t xml:space="preserve"> Curve</w:t>
      </w:r>
      <w:r w:rsidR="00F32FC1">
        <w:t xml:space="preserve"> </w:t>
      </w:r>
      <w:r w:rsidR="00F32FC1" w:rsidRPr="00F03688">
        <w:rPr>
          <w:b/>
          <w:u w:val="single"/>
        </w:rPr>
        <w:t>(notebook 5-22)</w:t>
      </w:r>
    </w:p>
    <w:p w14:paraId="23028C6F" w14:textId="5847CA5F" w:rsidR="00686A0F" w:rsidRDefault="00BE08D8" w:rsidP="00F85337">
      <w:pPr>
        <w:pStyle w:val="NoSpacing"/>
        <w:ind w:left="2160" w:firstLine="360"/>
      </w:pPr>
      <w:r w:rsidRPr="005F2627">
        <w:t>The stimulus-tension</w:t>
      </w:r>
      <w:r w:rsidR="00E0250D">
        <w:t xml:space="preserve"> (ST)</w:t>
      </w:r>
      <w:r w:rsidRPr="005F2627">
        <w:t xml:space="preserve"> curve relates</w:t>
      </w:r>
      <w:r w:rsidR="00206BCF">
        <w:t xml:space="preserve"> muscle membrane potential </w:t>
      </w:r>
      <w:r w:rsidR="007D649D" w:rsidRPr="005F2627">
        <w:t xml:space="preserve">to muscle force output. </w:t>
      </w:r>
      <w:r w:rsidR="00CE164D">
        <w:t xml:space="preserve">ST curves exist in the literature for a number of hindlimb muscles, but not all </w:t>
      </w:r>
      <w:r w:rsidR="00CE164D">
        <w:fldChar w:fldCharType="begin"/>
      </w:r>
      <w:r w:rsidR="00424001">
        <w:instrText xml:space="preserve"> ADDIN ZOTERO_ITEM CSL_CITATION {"citationID":"R7dKgnVd","properties":{"formattedCitation":"(Jarc, Berniker, and Tresch 2013)","plainCitation":"(Jarc, Berniker, and Tresch 2013)","noteIndex":0},"citationItems":[{"id":404,"uris":["http://zotero.org/users/2047454/items/TIEGFPDI"],"uri":["http://zotero.org/users/2047454/items/TIEGFPDI"],"itemData":{"id":404,"type":"article-journal","title":"FES Control of Isometric Forces in the Rat Hindlimb Using Many Muscles","container-title":"IEEE Transactions on Biomedical Engineering","page":"1422-1430","volume":"60","issue":"5","source":"IEEE Xplore","abstract":"Functional electrical stimulation (FES) attempts to restore motor behaviors to paralyzed limbs by electrically stimulating nerves and/or muscles. This restoration of behavior requires specifying commands to a large number of muscles, each making an independent contribution to the ongoing behavior. Efforts to develop FES systems in humans have generally been limited to preprogrammed, fixed muscle activation patterns. The development and evaluation of more sophisticated FES control strategies is difficult to accomplish in humans, mainly because of the limited access of patients for FES experiments. Here, we developed an in vivo FES test platform using a rat model that is capable of using many muscles for control and that can therefore be used to evaluate potential strategies for developing flexible FES control strategies. We first validated this FES test platform by showing consistent force responses to repeated stimulation, monotonically increasing muscle recruitment with constant force directions, and linear summation of costimulated muscles. These results demonstrate that we are able to differentially control the activation of many muscles, despite the small size of the rat hindlimb. We then demonstrate the utility of this platform to test potential FES control strategies, using it to test our ability to effectively produce open-loop control of isometric forces. We show that we are able to use this preparation to produce a range of endpoint forces flexibly and with good accuracy. We suggest that this platform will aid in FES controller design, development, and evaluation, thus accelerating the development of effective FES applications for the restoration of movement in paralyzed patients.","DOI":"10.1109/TBME.2013.2237768","ISSN":"0018-9294","author":[{"family":"Jarc","given":"A. M."},{"family":"Berniker","given":"M."},{"family":"Tresch","given":"M. C."}],"issued":{"date-parts":[["2013",5]]}}}],"schema":"https://github.com/citation-style-language/schema/raw/master/csl-citation.json"} </w:instrText>
      </w:r>
      <w:r w:rsidR="00CE164D">
        <w:fldChar w:fldCharType="separate"/>
      </w:r>
      <w:r w:rsidR="00424001" w:rsidRPr="00424001">
        <w:rPr>
          <w:rFonts w:cs="Times New Roman"/>
        </w:rPr>
        <w:t>(</w:t>
      </w:r>
      <w:proofErr w:type="spellStart"/>
      <w:r w:rsidR="00424001" w:rsidRPr="00424001">
        <w:rPr>
          <w:rFonts w:cs="Times New Roman"/>
        </w:rPr>
        <w:t>Jarc</w:t>
      </w:r>
      <w:proofErr w:type="spellEnd"/>
      <w:r w:rsidR="00424001" w:rsidRPr="00424001">
        <w:rPr>
          <w:rFonts w:cs="Times New Roman"/>
        </w:rPr>
        <w:t xml:space="preserve">, </w:t>
      </w:r>
      <w:proofErr w:type="spellStart"/>
      <w:r w:rsidR="00424001" w:rsidRPr="00424001">
        <w:rPr>
          <w:rFonts w:cs="Times New Roman"/>
        </w:rPr>
        <w:t>Berniker</w:t>
      </w:r>
      <w:proofErr w:type="spellEnd"/>
      <w:r w:rsidR="00424001" w:rsidRPr="00424001">
        <w:rPr>
          <w:rFonts w:cs="Times New Roman"/>
        </w:rPr>
        <w:t xml:space="preserve">, and </w:t>
      </w:r>
      <w:proofErr w:type="spellStart"/>
      <w:r w:rsidR="00424001" w:rsidRPr="00424001">
        <w:rPr>
          <w:rFonts w:cs="Times New Roman"/>
        </w:rPr>
        <w:t>Tresch</w:t>
      </w:r>
      <w:proofErr w:type="spellEnd"/>
      <w:r w:rsidR="00424001" w:rsidRPr="00424001">
        <w:rPr>
          <w:rFonts w:cs="Times New Roman"/>
        </w:rPr>
        <w:t xml:space="preserve"> 2013)</w:t>
      </w:r>
      <w:r w:rsidR="00CE164D">
        <w:fldChar w:fldCharType="end"/>
      </w:r>
      <w:r w:rsidR="00CE164D">
        <w:t xml:space="preserve">. </w:t>
      </w:r>
      <w:r w:rsidR="007D649D" w:rsidRPr="005F2627">
        <w:t>In the Hill equation, this is represented by the parameter A</w:t>
      </w:r>
      <w:r w:rsidR="007D649D" w:rsidRPr="00655F35">
        <w:rPr>
          <w:vertAlign w:val="subscript"/>
        </w:rPr>
        <w:t>m</w:t>
      </w:r>
      <w:r w:rsidR="007D649D" w:rsidRPr="005F2627">
        <w:t xml:space="preserve">. </w:t>
      </w:r>
      <w:r w:rsidR="00CF7C9F">
        <w:t>This mod</w:t>
      </w:r>
      <w:r w:rsidR="006B6F51">
        <w:t xml:space="preserve">el </w:t>
      </w:r>
      <w:r w:rsidR="00277CC5">
        <w:t xml:space="preserve">does not capture </w:t>
      </w:r>
      <w:r w:rsidR="00CF7C9F">
        <w:t xml:space="preserve">many of the nuances associated with </w:t>
      </w:r>
      <w:r w:rsidR="009F6CEA">
        <w:t xml:space="preserve">the </w:t>
      </w:r>
      <w:r w:rsidR="00CF7C9F">
        <w:t>stimulati</w:t>
      </w:r>
      <w:r w:rsidR="00981807">
        <w:t>on mechanics of muscles, such as twitch mechanics or</w:t>
      </w:r>
      <w:r w:rsidR="00CF7C9F">
        <w:t xml:space="preserve"> the time delay </w:t>
      </w:r>
      <w:r w:rsidR="00981807">
        <w:t>between</w:t>
      </w:r>
      <w:r w:rsidR="00CF7C9F">
        <w:t xml:space="preserve"> EMG signal</w:t>
      </w:r>
      <w:r w:rsidR="00981807">
        <w:t xml:space="preserve"> onset and measured force</w:t>
      </w:r>
      <w:r w:rsidR="004B07C1">
        <w:t xml:space="preserve"> </w:t>
      </w:r>
      <w:r w:rsidR="00CF7C9F">
        <w:fldChar w:fldCharType="begin"/>
      </w:r>
      <w:r w:rsidR="00424001">
        <w:instrText xml:space="preserve"> ADDIN ZOTERO_ITEM CSL_CITATION {"citationID":"X5WwTIbB","properties":{"formattedCitation":"(Thomas S. Buchanan et al. 2004; Corcos et al. 1992)","plainCitation":"(Thomas S. 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CF7C9F">
        <w:fldChar w:fldCharType="separate"/>
      </w:r>
      <w:r w:rsidR="00424001" w:rsidRPr="00424001">
        <w:rPr>
          <w:rFonts w:cs="Times New Roman"/>
        </w:rPr>
        <w:t xml:space="preserve">(Thomas S. Buchanan et al. 2004; </w:t>
      </w:r>
      <w:proofErr w:type="spellStart"/>
      <w:r w:rsidR="00424001" w:rsidRPr="00424001">
        <w:rPr>
          <w:rFonts w:cs="Times New Roman"/>
        </w:rPr>
        <w:t>Corcos</w:t>
      </w:r>
      <w:proofErr w:type="spellEnd"/>
      <w:r w:rsidR="00424001" w:rsidRPr="00424001">
        <w:rPr>
          <w:rFonts w:cs="Times New Roman"/>
        </w:rPr>
        <w:t xml:space="preserve"> et al. 1992)</w:t>
      </w:r>
      <w:r w:rsidR="00CF7C9F">
        <w:fldChar w:fldCharType="end"/>
      </w:r>
      <w:r w:rsidR="00CF7C9F">
        <w:t xml:space="preserve">. </w:t>
      </w:r>
    </w:p>
    <w:p w14:paraId="40236738" w14:textId="3A2AF30F" w:rsidR="00CE79CF" w:rsidRDefault="004B07C1" w:rsidP="00CE79CF">
      <w:pPr>
        <w:pStyle w:val="NoSpacing"/>
        <w:ind w:left="2160" w:firstLine="360"/>
      </w:pPr>
      <w:r>
        <w:t>Animatlab</w:t>
      </w:r>
      <w:r w:rsidR="00CE79CF">
        <w:t xml:space="preserve"> uses a simplified ST equation,</w:t>
      </w:r>
    </w:p>
    <w:p w14:paraId="5B31E752" w14:textId="2B22B929" w:rsidR="004B07C1" w:rsidRDefault="00CE79CF" w:rsidP="00CE79CF">
      <w:pPr>
        <w:pStyle w:val="MTDisplayEquation"/>
        <w:tabs>
          <w:tab w:val="clear" w:pos="4680"/>
          <w:tab w:val="center" w:pos="5400"/>
        </w:tabs>
      </w:pPr>
      <w:r>
        <w:tab/>
      </w:r>
      <w:r w:rsidRPr="00CE79CF">
        <w:rPr>
          <w:position w:val="-26"/>
        </w:rPr>
        <w:object w:dxaOrig="2740" w:dyaOrig="639" w14:anchorId="58C48C36">
          <v:shape id="_x0000_i1043" type="#_x0000_t75" style="width:137.25pt;height:32.25pt" o:ole="">
            <v:imagedata r:id="rId63" o:title=""/>
          </v:shape>
          <o:OLEObject Type="Embed" ProgID="Equation.DSMT4" ShapeID="_x0000_i1043" DrawAspect="Content" ObjectID="_1627822499" r:id="rId64"/>
        </w:object>
      </w:r>
      <w:r w:rsidR="004B07C1">
        <w:t>,</w:t>
      </w:r>
    </w:p>
    <w:p w14:paraId="770FD989" w14:textId="3A7DC368" w:rsidR="004B07C1" w:rsidRPr="004B07C1" w:rsidRDefault="00CE79CF" w:rsidP="00CE79CF">
      <w:pPr>
        <w:pStyle w:val="NoSpacing"/>
        <w:ind w:left="2160"/>
      </w:pPr>
      <w:r>
        <w:lastRenderedPageBreak/>
        <w:t xml:space="preserve">where </w:t>
      </w:r>
      <w:r w:rsidRPr="00CE79CF">
        <w:rPr>
          <w:position w:val="-12"/>
        </w:rPr>
        <w:object w:dxaOrig="680" w:dyaOrig="360" w14:anchorId="6FF70670">
          <v:shape id="_x0000_i1044" type="#_x0000_t75" style="width:33.75pt;height:18pt" o:ole="">
            <v:imagedata r:id="rId65" o:title=""/>
          </v:shape>
          <o:OLEObject Type="Embed" ProgID="Equation.DSMT4" ShapeID="_x0000_i1044" DrawAspect="Content" ObjectID="_1627822500" r:id="rId66"/>
        </w:object>
      </w:r>
      <w:r w:rsidR="004B07C1">
        <w:t xml:space="preserve"> is the tension at a specific motorneuron voltage</w:t>
      </w:r>
      <w:r>
        <w:t xml:space="preserve"> in </w:t>
      </w:r>
      <w:proofErr w:type="spellStart"/>
      <w:r>
        <w:t>Newtons</w:t>
      </w:r>
      <w:proofErr w:type="spellEnd"/>
      <w:r w:rsidR="004B07C1">
        <w:t xml:space="preserve">, </w:t>
      </w:r>
      <w:proofErr w:type="spellStart"/>
      <w:r w:rsidR="004B07C1">
        <w:t>F</w:t>
      </w:r>
      <w:r w:rsidR="004B07C1" w:rsidRPr="004B07C1">
        <w:rPr>
          <w:vertAlign w:val="subscript"/>
        </w:rPr>
        <w:t>max</w:t>
      </w:r>
      <w:proofErr w:type="spellEnd"/>
      <w:r w:rsidR="004B07C1">
        <w:t xml:space="preserve"> is the maximum muscle force, </w:t>
      </w:r>
      <w:proofErr w:type="spellStart"/>
      <w:r w:rsidR="004B07C1">
        <w:t>x</w:t>
      </w:r>
      <w:r w:rsidR="004B07C1" w:rsidRPr="004B07C1">
        <w:rPr>
          <w:vertAlign w:val="subscript"/>
        </w:rPr>
        <w:t>offset</w:t>
      </w:r>
      <w:proofErr w:type="spellEnd"/>
      <w:r w:rsidR="004B07C1" w:rsidRPr="004B07C1">
        <w:rPr>
          <w:vertAlign w:val="subscript"/>
        </w:rPr>
        <w:t xml:space="preserve"> </w:t>
      </w:r>
      <w:r w:rsidR="004B07C1">
        <w:t xml:space="preserve">is the offset for the sigmoid, </w:t>
      </w:r>
      <w:proofErr w:type="spellStart"/>
      <w:r w:rsidR="004B07C1">
        <w:t>y</w:t>
      </w:r>
      <w:r w:rsidR="004B07C1" w:rsidRPr="004B07C1">
        <w:rPr>
          <w:vertAlign w:val="subscript"/>
        </w:rPr>
        <w:t>offset</w:t>
      </w:r>
      <w:proofErr w:type="spellEnd"/>
      <w:r w:rsidR="004B07C1">
        <w:t xml:space="preserve"> is the force offset for the sigmoid, V is the motorneuron voltage, and S is the steepness of the curve.</w:t>
      </w:r>
      <w:r w:rsidR="00E93371">
        <w:t xml:space="preserve"> The mo</w:t>
      </w:r>
      <w:r w:rsidR="00ED0655">
        <w:t xml:space="preserve">del assumes a constant </w:t>
      </w:r>
      <w:proofErr w:type="spellStart"/>
      <w:r w:rsidR="00ED0655">
        <w:t>xoffset</w:t>
      </w:r>
      <w:proofErr w:type="spellEnd"/>
      <w:r w:rsidR="00E93371">
        <w:t xml:space="preserve"> </w:t>
      </w:r>
      <w:r w:rsidR="00ED0655">
        <w:t>of</w:t>
      </w:r>
      <w:r w:rsidR="009E20DD">
        <w:t xml:space="preserve"> -50mV and </w:t>
      </w:r>
      <w:proofErr w:type="spellStart"/>
      <w:r w:rsidR="009E20DD">
        <w:t>yoffset</w:t>
      </w:r>
      <w:proofErr w:type="spellEnd"/>
      <w:r w:rsidR="009E20DD">
        <w:t xml:space="preserve"> of 0 N. From these assumptions, the steepness is calculated such that at -60mV, the muscle exerts .005*</w:t>
      </w:r>
      <w:proofErr w:type="spellStart"/>
      <w:r w:rsidR="009E20DD">
        <w:t>Fmax</w:t>
      </w:r>
      <w:proofErr w:type="spellEnd"/>
      <w:r w:rsidR="009E20DD">
        <w:t xml:space="preserve"> and at -40mV it exerts .99*</w:t>
      </w:r>
      <w:proofErr w:type="spellStart"/>
      <w:r w:rsidR="009E20DD">
        <w:t>Fmax</w:t>
      </w:r>
      <w:proofErr w:type="spellEnd"/>
      <w:r w:rsidR="009E20DD">
        <w:t>.</w:t>
      </w:r>
    </w:p>
    <w:p w14:paraId="33D25192" w14:textId="45626527" w:rsidR="00CE164D" w:rsidRDefault="00CE164D" w:rsidP="00F85337">
      <w:pPr>
        <w:pStyle w:val="NoSpacing"/>
        <w:ind w:left="2160" w:firstLine="360"/>
      </w:pPr>
      <w:r>
        <w:t xml:space="preserve">There is evidence to suggest that there is a linear relationship between integrated EMG signals and the isometric force a muscle generates </w:t>
      </w:r>
      <w:r>
        <w:fldChar w:fldCharType="begin"/>
      </w:r>
      <w:r w:rsidR="00424001">
        <w:instrText xml:space="preserve"> ADDIN ZOTERO_ITEM CSL_CITATION {"citationID":"Opj3vaBb","properties":{"formattedCitation":"(Bouisset 1973; Lippold 1952)","plainCitation":"(Bouisset 1973; Lippold 1952)","noteIndex":0},"citationItems":[{"id":481,"uris":["http://zotero.org/users/2047454/items/N6ZPDIJU"],"uri":["http://zotero.org/users/2047454/items/N6ZPDIJU"],"itemData":{"id":481,"type":"article-journal","title":"EMG and Muscle Force in Normal Motor Activities","container-title":"New Concepts of the Motor Unit, Neuromuscular Disorders, Electromyographic Kinesiology","page":"547-583","volume":"1","source":"www.karger.com","DOI":"10.1159/000394059","language":"english","author":[{"family":"Bouisset","given":"S."}],"issued":{"date-parts":[["1973"]]}}},{"id":646,"uris":["http://zotero.org/users/2047454/items/CMS9PS2R"],"uri":["http://zotero.org/users/2047454/items/CMS9PS2R"],"itemData":{"id":646,"type":"article-journal","title":"The relation between integrated action potentials in a human muscle and its isometric tension","container-title":"The Journal of Physiology","page":"492-499","volume":"117","issue":"4","source":"DOI.org (Crossref)","DOI":"10.1113/jphysiol.1952.sp004763","ISSN":"0022-3751, 1469-7793","journalAbbreviation":"The Journal of Physiology","language":"en","author":[{"family":"Lippold","given":"O. C. J."}],"issued":{"date-parts":[["1952",8,28]]}}}],"schema":"https://github.com/citation-style-language/schema/raw/master/csl-citation.json"} </w:instrText>
      </w:r>
      <w:r>
        <w:fldChar w:fldCharType="separate"/>
      </w:r>
      <w:r w:rsidR="00424001" w:rsidRPr="00424001">
        <w:rPr>
          <w:rFonts w:cs="Times New Roman"/>
        </w:rPr>
        <w:t>(</w:t>
      </w:r>
      <w:proofErr w:type="spellStart"/>
      <w:r w:rsidR="00424001" w:rsidRPr="00424001">
        <w:rPr>
          <w:rFonts w:cs="Times New Roman"/>
        </w:rPr>
        <w:t>Bouisset</w:t>
      </w:r>
      <w:proofErr w:type="spellEnd"/>
      <w:r w:rsidR="00424001" w:rsidRPr="00424001">
        <w:rPr>
          <w:rFonts w:cs="Times New Roman"/>
        </w:rPr>
        <w:t xml:space="preserve"> 1973; </w:t>
      </w:r>
      <w:proofErr w:type="spellStart"/>
      <w:r w:rsidR="00424001" w:rsidRPr="00424001">
        <w:rPr>
          <w:rFonts w:cs="Times New Roman"/>
        </w:rPr>
        <w:t>Lippold</w:t>
      </w:r>
      <w:proofErr w:type="spellEnd"/>
      <w:r w:rsidR="00424001" w:rsidRPr="00424001">
        <w:rPr>
          <w:rFonts w:cs="Times New Roman"/>
        </w:rPr>
        <w:t xml:space="preserve"> 1952)</w:t>
      </w:r>
      <w:r>
        <w:fldChar w:fldCharType="end"/>
      </w:r>
      <w:r>
        <w:t xml:space="preserve">. This is an attractive characteristic because it allows for inverse calculation of the integrated EMG signal. Realistically, though, a robust system would want to account for EMG variability </w:t>
      </w:r>
      <w:r>
        <w:fldChar w:fldCharType="begin"/>
      </w:r>
      <w:r w:rsidR="00424001">
        <w:instrText xml:space="preserve"> ADDIN ZOTERO_ITEM CSL_CITATION {"citationID":"eTbnzHmX","properties":{"formattedCitation":"(Steele, Tresch, and Perreault 2015)","plainCitation":"(Steele, Tresch, and Perreault 2015)","noteIndex":0},"citationItems":[{"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00424001" w:rsidRPr="00424001">
        <w:rPr>
          <w:rFonts w:cs="Times New Roman"/>
        </w:rPr>
        <w:t xml:space="preserve">(Steele, </w:t>
      </w:r>
      <w:proofErr w:type="spellStart"/>
      <w:r w:rsidR="00424001" w:rsidRPr="00424001">
        <w:rPr>
          <w:rFonts w:cs="Times New Roman"/>
        </w:rPr>
        <w:t>Tresch</w:t>
      </w:r>
      <w:proofErr w:type="spellEnd"/>
      <w:r w:rsidR="00424001" w:rsidRPr="00424001">
        <w:rPr>
          <w:rFonts w:cs="Times New Roman"/>
        </w:rPr>
        <w:t>, and Perreault 2015)</w:t>
      </w:r>
      <w:r>
        <w:fldChar w:fldCharType="end"/>
      </w:r>
      <w:r>
        <w:t xml:space="preserve">. Additionally, motor stimulation responses can lead to unpredictable force outputs, making it more useful to consider the output forces as a probability space rather than a direct one-to-one activation </w:t>
      </w:r>
      <w:r>
        <w:fldChar w:fldCharType="begin"/>
      </w:r>
      <w:r w:rsidR="00424001">
        <w:instrText xml:space="preserve"> ADDIN ZOTERO_ITEM CSL_CITATION {"citationID":"aExOm0Jn","properties":{"formattedCitation":"(M. Berniker et al. 2016)","plainCitation":"(M. Berniker et al. 2016)","noteIndex":0},"citationItems":[{"id":531,"uris":["http://zotero.org/users/2047454/items/THKJ2FAL"],"uri":["http://zotero.org/users/2047454/items/THKJ2FAL"],"itemData":{"id":531,"type":"article-journal","title":"A Probabilistic Analysis of Muscle Force Uncertainty for Control","container-title":"IEEE Transactions on Biomedical Engineering","page":"2359-2367","volume":"63","issue":"11","source":"IEEE Xplore","abstract":"Background: We control the movements of our body and limbs through our muscles. However, the forces produced by our muscles depend unpredictably on the commands sent to them. This uncertainty has two sources: irreducible noise in the motor system's processes (i.e., motor noise) and variability in the relationship between muscle commands and muscle outputs (i.e., model uncertainty). Any controller, neural or artificial, benefits from estimating these uncertainties when choosing commands. Methods: To examine these benefits, we used an experimental preparation of the rat hindlimb to electrically stimulate muscles and measure the resulting isometric forces. We compare a functional electric stimulation (FES) controller that represents and compensates for uncertainty in muscle forces with a standard FES controller that neglects uncertainty. Results: Accounting for uncertainty substantially increased the precision of force control. Conclusion: Our study demonstrates the theoretical and practical benefits of representing muscle uncertainty when computing muscle commands. Significance: The findings are relevant beyond FES as they highlight the benefits of estimating statistical properties of muscles for both artificial controllers and the nervous system.","DOI":"10.1109/TBME.2016.2531083","ISSN":"0018-9294","author":[{"family":"Berniker","given":"M."},{"family":"Jarc","given":"A."},{"family":"Kording","given":"K."},{"family":"Tresch","given":"M."}],"issued":{"date-parts":[["2016",11]]}}}],"schema":"https://github.com/citation-style-language/schema/raw/master/csl-citation.json"} </w:instrText>
      </w:r>
      <w:r>
        <w:fldChar w:fldCharType="separate"/>
      </w:r>
      <w:r w:rsidR="00424001" w:rsidRPr="00424001">
        <w:rPr>
          <w:rFonts w:cs="Times New Roman"/>
        </w:rPr>
        <w:t xml:space="preserve">(M. </w:t>
      </w:r>
      <w:proofErr w:type="spellStart"/>
      <w:r w:rsidR="00424001" w:rsidRPr="00424001">
        <w:rPr>
          <w:rFonts w:cs="Times New Roman"/>
        </w:rPr>
        <w:t>Berniker</w:t>
      </w:r>
      <w:proofErr w:type="spellEnd"/>
      <w:r w:rsidR="00424001" w:rsidRPr="00424001">
        <w:rPr>
          <w:rFonts w:cs="Times New Roman"/>
        </w:rPr>
        <w:t xml:space="preserve"> et al. 2016)</w:t>
      </w:r>
      <w:r>
        <w:fldChar w:fldCharType="end"/>
      </w:r>
      <w:r>
        <w:t>.</w:t>
      </w:r>
    </w:p>
    <w:p w14:paraId="26902050" w14:textId="0B531C62" w:rsidR="007D649D" w:rsidRPr="005F2627" w:rsidRDefault="00BE08D8" w:rsidP="00F85337">
      <w:pPr>
        <w:pStyle w:val="NoSpacing"/>
        <w:ind w:left="2160" w:firstLine="360"/>
      </w:pPr>
      <w:r w:rsidRPr="005F2627">
        <w:t>Previous work has been done to establish functional subnetworks capable of coordinating locomotion</w:t>
      </w:r>
      <w:r w:rsidR="00686A0F">
        <w:t xml:space="preserve"> </w:t>
      </w:r>
      <w:r w:rsidR="00686A0F">
        <w:fldChar w:fldCharType="begin"/>
      </w:r>
      <w:r w:rsidR="00424001">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686A0F">
        <w:fldChar w:fldCharType="separate"/>
      </w:r>
      <w:r w:rsidR="00424001" w:rsidRPr="00424001">
        <w:rPr>
          <w:rFonts w:cs="Times New Roman"/>
        </w:rPr>
        <w:t>(</w:t>
      </w:r>
      <w:proofErr w:type="spellStart"/>
      <w:r w:rsidR="00424001" w:rsidRPr="00424001">
        <w:rPr>
          <w:rFonts w:cs="Times New Roman"/>
        </w:rPr>
        <w:t>Szczecinski</w:t>
      </w:r>
      <w:proofErr w:type="spellEnd"/>
      <w:r w:rsidR="00424001" w:rsidRPr="00424001">
        <w:rPr>
          <w:rFonts w:cs="Times New Roman"/>
        </w:rPr>
        <w:t>, Hunt, and Quinn 2017a)</w:t>
      </w:r>
      <w:r w:rsidR="00686A0F">
        <w:fldChar w:fldCharType="end"/>
      </w:r>
      <w:r w:rsidRPr="005F2627">
        <w:t xml:space="preserve">. </w:t>
      </w:r>
      <w:r w:rsidR="00686A0F">
        <w:t xml:space="preserve">An applicable ST curve should interface with this functional subnetwork approach if we are to unite the lab’s work of the control and biomechanics. </w:t>
      </w:r>
      <w:r w:rsidRPr="005F2627">
        <w:t xml:space="preserve">Neurons in these models operate in a set voltage range of </w:t>
      </w:r>
      <w:r w:rsidR="007D649D" w:rsidRPr="005F2627">
        <w:t xml:space="preserve">-60 to -40mV. </w:t>
      </w:r>
      <w:r w:rsidR="00686A0F">
        <w:t>For the current model, it is assumed that at</w:t>
      </w:r>
      <w:r w:rsidR="007D649D" w:rsidRPr="005F2627">
        <w:t xml:space="preserve"> -60mV, the muscle generate</w:t>
      </w:r>
      <w:r w:rsidR="00C5272B" w:rsidRPr="005F2627">
        <w:t>s</w:t>
      </w:r>
      <w:r w:rsidR="007D649D" w:rsidRPr="005F2627">
        <w:t xml:space="preserve"> force equal to .5% </w:t>
      </w:r>
      <w:proofErr w:type="spellStart"/>
      <w:r w:rsidR="007D649D" w:rsidRPr="005F2627">
        <w:t>F</w:t>
      </w:r>
      <w:r w:rsidR="007D649D" w:rsidRPr="00655F35">
        <w:rPr>
          <w:vertAlign w:val="subscript"/>
        </w:rPr>
        <w:t>max</w:t>
      </w:r>
      <w:proofErr w:type="spellEnd"/>
      <w:r w:rsidR="007D649D" w:rsidRPr="005F2627">
        <w:t xml:space="preserve">. At -40mV, the muscle generates 99% </w:t>
      </w:r>
      <w:proofErr w:type="spellStart"/>
      <w:r w:rsidR="007D649D" w:rsidRPr="005F2627">
        <w:t>Fmax</w:t>
      </w:r>
      <w:proofErr w:type="spellEnd"/>
      <w:r w:rsidR="007D649D" w:rsidRPr="005F2627">
        <w:t xml:space="preserve">. </w:t>
      </w:r>
      <w:r w:rsidRPr="005F2627">
        <w:t xml:space="preserve">These </w:t>
      </w:r>
      <w:r w:rsidRPr="005F2627">
        <w:lastRenderedPageBreak/>
        <w:t>boundary conditions determine the necessary steepness of the curve</w:t>
      </w:r>
      <w:r w:rsidR="007D649D" w:rsidRPr="005F2627">
        <w:t xml:space="preserve"> and the x offset was set to -50mV.</w:t>
      </w:r>
    </w:p>
    <w:p w14:paraId="0234617A" w14:textId="77777777" w:rsidR="007D649D" w:rsidRPr="00201A51" w:rsidRDefault="007D649D" w:rsidP="00C23C8F">
      <w:pPr>
        <w:pStyle w:val="NoSpacing"/>
        <w:ind w:left="720"/>
        <w:rPr>
          <w:rFonts w:cs="Times New Roman"/>
          <w:szCs w:val="24"/>
        </w:rPr>
      </w:pPr>
      <w:r w:rsidRPr="00201A51">
        <w:rPr>
          <w:rFonts w:cs="Times New Roman"/>
          <w:i/>
          <w:szCs w:val="24"/>
        </w:rPr>
        <w:t>Torque</w:t>
      </w:r>
    </w:p>
    <w:p w14:paraId="537D2684" w14:textId="4DF21B17" w:rsidR="007D649D" w:rsidRDefault="00686A0F" w:rsidP="00F85337">
      <w:pPr>
        <w:pStyle w:val="NoSpacing"/>
        <w:ind w:left="1440" w:firstLine="360"/>
      </w:pPr>
      <w:r>
        <w:t xml:space="preserve">Stance phase torque profiles have been calculated </w:t>
      </w:r>
      <w:r>
        <w:fldChar w:fldCharType="begin"/>
      </w:r>
      <w:r w:rsidR="00424001">
        <w:instrText xml:space="preserve"> ADDIN ZOTERO_ITEM CSL_CITATION {"citationID":"8Z3twlMC","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424001" w:rsidRPr="00424001">
        <w:rPr>
          <w:rFonts w:cs="Times New Roman"/>
        </w:rPr>
        <w:t>(</w:t>
      </w:r>
      <w:proofErr w:type="spellStart"/>
      <w:r w:rsidR="00424001" w:rsidRPr="00424001">
        <w:rPr>
          <w:rFonts w:cs="Times New Roman"/>
        </w:rPr>
        <w:t>Andrada</w:t>
      </w:r>
      <w:proofErr w:type="spellEnd"/>
      <w:r w:rsidR="00424001" w:rsidRPr="00424001">
        <w:rPr>
          <w:rFonts w:cs="Times New Roman"/>
        </w:rPr>
        <w:t xml:space="preserve"> et al. 2013)</w:t>
      </w:r>
      <w:r>
        <w:fldChar w:fldCharType="end"/>
      </w:r>
      <w:r>
        <w:t xml:space="preserve"> for rats</w:t>
      </w:r>
      <w:r w:rsidR="00D679FE">
        <w:t xml:space="preserve"> walking on inclined and flat surfaces</w:t>
      </w:r>
      <w:r>
        <w:t xml:space="preserve">. Using kinematic </w:t>
      </w:r>
      <w:r w:rsidR="00D679FE">
        <w:t xml:space="preserve">joint </w:t>
      </w:r>
      <w:r>
        <w:t>data from our German collaborators, Hunt generated swing phase torque profiles using a Simulink simulation</w:t>
      </w:r>
      <w:r w:rsidR="00D679FE">
        <w:t xml:space="preserve"> </w:t>
      </w:r>
      <w:r w:rsidR="00D679FE">
        <w:fldChar w:fldCharType="begin"/>
      </w:r>
      <w:r w:rsidR="00424001">
        <w:instrText xml:space="preserve"> ADDIN ZOTERO_ITEM CSL_CITATION {"citationID":"4uSKsTPM","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rsidR="00D679FE">
        <w:fldChar w:fldCharType="separate"/>
      </w:r>
      <w:r w:rsidR="00424001" w:rsidRPr="00424001">
        <w:rPr>
          <w:rFonts w:cs="Times New Roman"/>
        </w:rPr>
        <w:t>(Hunt et al. 2014)</w:t>
      </w:r>
      <w:r w:rsidR="00D679FE">
        <w:fldChar w:fldCharType="end"/>
      </w:r>
      <w:r>
        <w:t>.</w:t>
      </w:r>
      <w:r w:rsidR="00D679FE">
        <w:t xml:space="preserve"> Stance and swing torque profiles were combined and smoothed to form a single idealized torque profile for stride</w:t>
      </w:r>
      <w:r>
        <w:t>.</w:t>
      </w:r>
      <w:r w:rsidR="00D679FE">
        <w:t xml:space="preserve"> A complete torque profile is an asset to a kinetic model because evidence suggests that there is an approximately linear relationship between normalized EMG and isometric torque generation in muscle about the human elbow </w:t>
      </w:r>
      <w:r w:rsidR="00D679FE">
        <w:fldChar w:fldCharType="begin"/>
      </w:r>
      <w:r w:rsidR="00424001">
        <w:instrText xml:space="preserve"> ADDIN ZOTERO_ITEM CSL_CITATION {"citationID":"NsQjy5rp","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D679FE">
        <w:fldChar w:fldCharType="separate"/>
      </w:r>
      <w:r w:rsidR="00424001" w:rsidRPr="00424001">
        <w:rPr>
          <w:rFonts w:cs="Times New Roman"/>
        </w:rPr>
        <w:t>(T. S. Buchanan et al. 1986)</w:t>
      </w:r>
      <w:r w:rsidR="00D679FE">
        <w:fldChar w:fldCharType="end"/>
      </w:r>
      <w:r w:rsidR="00D679FE">
        <w:t>.</w:t>
      </w:r>
    </w:p>
    <w:p w14:paraId="033B8321" w14:textId="77777777" w:rsidR="00686A0F" w:rsidRDefault="00686A0F" w:rsidP="00686A0F">
      <w:pPr>
        <w:pStyle w:val="NoSpacing"/>
        <w:rPr>
          <w:i/>
        </w:rPr>
      </w:pPr>
      <w:r>
        <w:tab/>
      </w:r>
      <w:r>
        <w:rPr>
          <w:i/>
        </w:rPr>
        <w:t>Passive Force</w:t>
      </w:r>
      <w:r>
        <w:rPr>
          <w:i/>
        </w:rPr>
        <w:tab/>
      </w:r>
    </w:p>
    <w:p w14:paraId="1D222F0E" w14:textId="220EE84E" w:rsidR="000169B1" w:rsidRPr="000169B1" w:rsidRDefault="00686A0F" w:rsidP="00F85337">
      <w:pPr>
        <w:pStyle w:val="NoSpacing"/>
        <w:ind w:left="1440" w:firstLine="360"/>
      </w:pPr>
      <w:r w:rsidRPr="000169B1">
        <w:t>Passive forces in the leg occur as a result of ground reaction forces and passive forces in muscle. With muscl</w:t>
      </w:r>
      <w:r w:rsidR="00D679FE">
        <w:t xml:space="preserve">e parameters determined and </w:t>
      </w:r>
      <w:r w:rsidRPr="000169B1">
        <w:t xml:space="preserve">moment arm profiles well understood, it was possible to generate the passive muscle torques for all joints over stride. </w:t>
      </w:r>
      <w:r w:rsidR="000169B1" w:rsidRPr="000169B1">
        <w:t>To determine torque generating muscle contributions, the passive torque due to body weight must</w:t>
      </w:r>
      <w:r w:rsidR="000169B1">
        <w:t xml:space="preserve"> </w:t>
      </w:r>
      <w:r w:rsidR="000169B1" w:rsidRPr="000169B1">
        <w:t>be removed from the overall signal. Using ground reaction forces, it is possible to treat the leg like a multi-segmented arm with a force at the end effector</w:t>
      </w:r>
      <w:r w:rsidR="00394F93">
        <w:t xml:space="preserve"> </w:t>
      </w:r>
      <w:r w:rsidR="00394F93">
        <w:fldChar w:fldCharType="begin"/>
      </w:r>
      <w:r w:rsidR="00424001">
        <w:instrText xml:space="preserve"> ADDIN ZOTERO_ITEM CSL_CITATION {"citationID":"mHPSc50G","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rsidR="00394F93">
        <w:fldChar w:fldCharType="separate"/>
      </w:r>
      <w:r w:rsidR="00424001" w:rsidRPr="00424001">
        <w:rPr>
          <w:rFonts w:cs="Times New Roman"/>
        </w:rPr>
        <w:t xml:space="preserve">(Murray, Li, and </w:t>
      </w:r>
      <w:proofErr w:type="spellStart"/>
      <w:r w:rsidR="00424001" w:rsidRPr="00424001">
        <w:rPr>
          <w:rFonts w:cs="Times New Roman"/>
        </w:rPr>
        <w:t>Sastry</w:t>
      </w:r>
      <w:proofErr w:type="spellEnd"/>
      <w:r w:rsidR="00424001" w:rsidRPr="00424001">
        <w:rPr>
          <w:rFonts w:cs="Times New Roman"/>
        </w:rPr>
        <w:t xml:space="preserve"> 1994)</w:t>
      </w:r>
      <w:r w:rsidR="00394F93">
        <w:fldChar w:fldCharType="end"/>
      </w:r>
      <w:r w:rsidR="000169B1" w:rsidRPr="000169B1">
        <w:t xml:space="preserve">. </w:t>
      </w:r>
      <w:r w:rsidR="00D679FE">
        <w:t>Passive j</w:t>
      </w:r>
      <w:r w:rsidR="000169B1" w:rsidRPr="000169B1">
        <w:t xml:space="preserve">oint torques can be calculated by </w:t>
      </w:r>
      <w:r w:rsidR="00D679FE">
        <w:t>finding the</w:t>
      </w:r>
      <w:r w:rsidR="000169B1" w:rsidRPr="000169B1">
        <w:t xml:space="preserve"> spatial manipulator Jacobian, which </w:t>
      </w:r>
      <w:r w:rsidR="00D57BE0">
        <w:t>acts as an operator that transforms forces at the end effector into torques at the joints</w:t>
      </w:r>
      <w:r w:rsidR="000169B1" w:rsidRPr="000169B1">
        <w:t>. The composition of the spatial manipulator Jacobian is a 6</w:t>
      </w:r>
      <w:r w:rsidR="000169B1" w:rsidRPr="000169B1">
        <w:object w:dxaOrig="180" w:dyaOrig="200" w14:anchorId="24F2E725">
          <v:shape id="_x0000_i1045" type="#_x0000_t75" style="width:9pt;height:9.75pt" o:ole="">
            <v:imagedata r:id="rId67" o:title=""/>
          </v:shape>
          <o:OLEObject Type="Embed" ProgID="Equation.DSMT4" ShapeID="_x0000_i1045" DrawAspect="Content" ObjectID="_1627822501" r:id="rId68"/>
        </w:object>
      </w:r>
      <w:r w:rsidR="000169B1" w:rsidRPr="000169B1">
        <w:t>n matrix of the form:</w:t>
      </w:r>
    </w:p>
    <w:p w14:paraId="243236D7" w14:textId="39A40D0B" w:rsidR="00F826AD" w:rsidRDefault="00F826AD" w:rsidP="00D679FE">
      <w:pPr>
        <w:pStyle w:val="MTDisplayEquation"/>
        <w:tabs>
          <w:tab w:val="clear" w:pos="4680"/>
          <w:tab w:val="center" w:pos="5400"/>
        </w:tabs>
      </w:pPr>
      <w:r>
        <w:lastRenderedPageBreak/>
        <w:tab/>
      </w:r>
      <w:r w:rsidRPr="00F826AD">
        <w:rPr>
          <w:position w:val="-36"/>
        </w:rPr>
        <w:object w:dxaOrig="1600" w:dyaOrig="840" w14:anchorId="65951EAF">
          <v:shape id="_x0000_i1046" type="#_x0000_t75" style="width:80.25pt;height:42pt" o:ole="">
            <v:imagedata r:id="rId69" o:title=""/>
          </v:shape>
          <o:OLEObject Type="Embed" ProgID="Equation.DSMT4" ShapeID="_x0000_i1046" DrawAspect="Content" ObjectID="_1627822502" r:id="rId70"/>
        </w:object>
      </w:r>
    </w:p>
    <w:p w14:paraId="50E6EDE2" w14:textId="0B11C116" w:rsidR="000169B1" w:rsidRPr="000169B1" w:rsidRDefault="000169B1" w:rsidP="000169B1">
      <w:pPr>
        <w:pStyle w:val="NoSpacing"/>
        <w:ind w:left="1440"/>
      </w:pPr>
      <w:proofErr w:type="gramStart"/>
      <w:r w:rsidRPr="000169B1">
        <w:t>where</w:t>
      </w:r>
      <w:proofErr w:type="gramEnd"/>
      <w:r w:rsidRPr="000169B1">
        <w:t xml:space="preserve"> </w:t>
      </w:r>
      <w:r w:rsidR="00D57BE0" w:rsidRPr="00D57BE0">
        <w:rPr>
          <w:position w:val="-6"/>
        </w:rPr>
        <w:object w:dxaOrig="240" w:dyaOrig="279" w14:anchorId="348EA45E">
          <v:shape id="_x0000_i1047" type="#_x0000_t75" style="width:12pt;height:14.25pt" o:ole="">
            <v:imagedata r:id="rId71" o:title=""/>
          </v:shape>
          <o:OLEObject Type="Embed" ProgID="Equation.DSMT4" ShapeID="_x0000_i1047" DrawAspect="Content" ObjectID="_1627822503" r:id="rId72"/>
        </w:object>
      </w:r>
      <w:r w:rsidRPr="000169B1">
        <w:t xml:space="preserve"> represents the joint axis and </w:t>
      </w:r>
      <w:r w:rsidR="00D57BE0" w:rsidRPr="00D57BE0">
        <w:rPr>
          <w:position w:val="-12"/>
        </w:rPr>
        <w:object w:dxaOrig="300" w:dyaOrig="400" w14:anchorId="35D00D8E">
          <v:shape id="_x0000_i1048" type="#_x0000_t75" style="width:15pt;height:20.25pt" o:ole="">
            <v:imagedata r:id="rId73" o:title=""/>
          </v:shape>
          <o:OLEObject Type="Embed" ProgID="Equation.DSMT4" ShapeID="_x0000_i1048" DrawAspect="Content" ObjectID="_1627822504" r:id="rId74"/>
        </w:object>
      </w:r>
      <w:r w:rsidRPr="000169B1">
        <w:t xml:space="preserve"> represents a joint's global coordinates. </w:t>
      </w:r>
      <w:r w:rsidR="002B7D22">
        <w:t>End effector forces</w:t>
      </w:r>
      <w:r w:rsidRPr="000169B1">
        <w:t xml:space="preserve"> are calculated u</w:t>
      </w:r>
      <w:r>
        <w:t>sing</w:t>
      </w:r>
      <w:r w:rsidR="002B7D22">
        <w:t xml:space="preserve"> the three dimensional</w:t>
      </w:r>
      <w:r>
        <w:t xml:space="preserve"> ground reaction force data</w:t>
      </w:r>
      <w:r w:rsidRPr="000169B1">
        <w:t xml:space="preserve"> from the literature</w:t>
      </w:r>
      <w:r>
        <w:t xml:space="preserve"> </w:t>
      </w:r>
      <w:r>
        <w:fldChar w:fldCharType="begin"/>
      </w:r>
      <w:r w:rsidR="00424001">
        <w:instrText xml:space="preserve"> ADDIN ZOTERO_ITEM CSL_CITATION {"citationID":"OgX4DIYW","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fldChar w:fldCharType="separate"/>
      </w:r>
      <w:r w:rsidR="00424001" w:rsidRPr="00424001">
        <w:rPr>
          <w:rFonts w:cs="Times New Roman"/>
        </w:rPr>
        <w:t xml:space="preserve">(Muir and </w:t>
      </w:r>
      <w:proofErr w:type="spellStart"/>
      <w:r w:rsidR="00424001" w:rsidRPr="00424001">
        <w:rPr>
          <w:rFonts w:cs="Times New Roman"/>
        </w:rPr>
        <w:t>Whishaw</w:t>
      </w:r>
      <w:proofErr w:type="spellEnd"/>
      <w:r w:rsidR="00424001" w:rsidRPr="00424001">
        <w:rPr>
          <w:rFonts w:cs="Times New Roman"/>
        </w:rPr>
        <w:t xml:space="preserve"> 1999)</w:t>
      </w:r>
      <w:r>
        <w:fldChar w:fldCharType="end"/>
      </w:r>
      <w:r w:rsidRPr="000169B1">
        <w:t>. With the spatial manipulator Jacobian and the ground reaction forces, the sagittal plane load torque in all three joints can be calculated using,</w:t>
      </w:r>
    </w:p>
    <w:p w14:paraId="4640C5ED" w14:textId="5DBDB15D" w:rsidR="000169B1" w:rsidRDefault="00053916" w:rsidP="00053916">
      <w:pPr>
        <w:pStyle w:val="NoSpacing"/>
        <w:ind w:firstLine="720"/>
        <w:jc w:val="center"/>
      </w:pPr>
      <w:r w:rsidRPr="000169B1">
        <w:rPr>
          <w:position w:val="-12"/>
        </w:rPr>
        <w:object w:dxaOrig="1219" w:dyaOrig="400" w14:anchorId="0592AC8D">
          <v:shape id="_x0000_i1049" type="#_x0000_t75" style="width:60.75pt;height:20.25pt" o:ole="">
            <v:imagedata r:id="rId75" o:title=""/>
          </v:shape>
          <o:OLEObject Type="Embed" ProgID="Equation.DSMT4" ShapeID="_x0000_i1049" DrawAspect="Content" ObjectID="_1627822505" r:id="rId76"/>
        </w:object>
      </w:r>
      <w:r>
        <w:t>.</w:t>
      </w:r>
    </w:p>
    <w:p w14:paraId="3DF5F23C" w14:textId="7497C4AA" w:rsidR="000169B1" w:rsidRPr="000169B1" w:rsidRDefault="000169B1" w:rsidP="00053916">
      <w:pPr>
        <w:pStyle w:val="NoSpacing"/>
        <w:ind w:left="1440" w:firstLine="720"/>
      </w:pPr>
      <w:r w:rsidRPr="000169B1">
        <w:t>Active joint torque is the summation of individual muscle torques about each joint. With a method fo</w:t>
      </w:r>
      <w:r w:rsidR="00053916">
        <w:t>r calculating muscle moment arms and complete torque profiles</w:t>
      </w:r>
      <w:r w:rsidRPr="000169B1">
        <w:t xml:space="preserve">, the </w:t>
      </w:r>
      <w:r w:rsidR="00053916">
        <w:t>final challenge is to calculate the muscle forces necessary to generate the complete</w:t>
      </w:r>
      <w:r w:rsidRPr="000169B1">
        <w:t xml:space="preserve"> torque profile. However, an infinite</w:t>
      </w:r>
      <w:r w:rsidR="00307576">
        <w:t xml:space="preserve"> combination of force profiles act as the solution space</w:t>
      </w:r>
      <w:r w:rsidRPr="000169B1">
        <w:t xml:space="preserve"> making the outright distribut</w:t>
      </w:r>
      <w:r w:rsidR="00202665">
        <w:t>ion of muscle forces difficult.</w:t>
      </w:r>
    </w:p>
    <w:p w14:paraId="1F5AB92C" w14:textId="77777777" w:rsidR="007D649D" w:rsidRPr="00201A51" w:rsidRDefault="007D649D" w:rsidP="00C23C8F">
      <w:pPr>
        <w:pStyle w:val="NoSpacing"/>
        <w:ind w:left="720"/>
        <w:rPr>
          <w:rFonts w:cs="Times New Roman"/>
          <w:szCs w:val="24"/>
        </w:rPr>
      </w:pPr>
      <w:r w:rsidRPr="00201A51">
        <w:rPr>
          <w:rFonts w:cs="Times New Roman"/>
          <w:i/>
          <w:szCs w:val="24"/>
        </w:rPr>
        <w:t>Optimizing the force</w:t>
      </w:r>
    </w:p>
    <w:p w14:paraId="767E8A7F" w14:textId="00A80F75" w:rsidR="007E3A70" w:rsidRDefault="007E3A70" w:rsidP="00160564">
      <w:pPr>
        <w:pStyle w:val="NoSpacing"/>
        <w:ind w:left="1440" w:firstLine="720"/>
      </w:pPr>
      <w:r>
        <w:t>Optimizing muscle forces</w:t>
      </w:r>
      <w:r w:rsidR="005110B0">
        <w:t xml:space="preserve"> profiles</w:t>
      </w:r>
      <w:r>
        <w:t xml:space="preserve"> can be accomplished using </w:t>
      </w:r>
      <w:r w:rsidR="00583E79">
        <w:t xml:space="preserve">an inverse or forward dynamics approach in the form of </w:t>
      </w:r>
      <w:r>
        <w:t>static or dynamic optimization</w:t>
      </w:r>
      <w:r w:rsidR="00583E79">
        <w:t>, respectively</w:t>
      </w:r>
      <w:r>
        <w:t xml:space="preserve">. </w:t>
      </w:r>
      <w:r w:rsidR="00F3175E">
        <w:t xml:space="preserve">Dynamic optimization considers factors such as muscle physiology and physiological variables in the form of nonlinear, time variant equations. Static optimization is highly dependent on accurate kinematic data and is inherently time-independent making is difficult to account for muscle physiology </w:t>
      </w:r>
      <w:r w:rsidR="00F3175E">
        <w:fldChar w:fldCharType="begin"/>
      </w:r>
      <w:r w:rsidR="00424001">
        <w:instrText xml:space="preserve"> ADDIN ZOTERO_ITEM CSL_CITATION {"citationID":"z9MedXSV","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F3175E">
        <w:fldChar w:fldCharType="separate"/>
      </w:r>
      <w:r w:rsidR="00424001" w:rsidRPr="00424001">
        <w:rPr>
          <w:rFonts w:cs="Times New Roman"/>
        </w:rPr>
        <w:t xml:space="preserve">(Anderson and </w:t>
      </w:r>
      <w:proofErr w:type="spellStart"/>
      <w:r w:rsidR="00424001" w:rsidRPr="00424001">
        <w:rPr>
          <w:rFonts w:cs="Times New Roman"/>
        </w:rPr>
        <w:t>Pandy</w:t>
      </w:r>
      <w:proofErr w:type="spellEnd"/>
      <w:r w:rsidR="00424001" w:rsidRPr="00424001">
        <w:rPr>
          <w:rFonts w:cs="Times New Roman"/>
        </w:rPr>
        <w:t xml:space="preserve"> 2001a)</w:t>
      </w:r>
      <w:r w:rsidR="00F3175E">
        <w:fldChar w:fldCharType="end"/>
      </w:r>
      <w:r w:rsidR="00F3175E">
        <w:t xml:space="preserve">. </w:t>
      </w:r>
      <w:r>
        <w:t xml:space="preserve">Dynamic optimization </w:t>
      </w:r>
      <w:r w:rsidR="00845614">
        <w:t xml:space="preserve">can necessitate thousands of hours of CPU processing time </w:t>
      </w:r>
      <w:r w:rsidR="00845614">
        <w:fldChar w:fldCharType="begin"/>
      </w:r>
      <w:r w:rsidR="00424001">
        <w:instrText xml:space="preserve"> ADDIN ZOTERO_ITEM CSL_CITATION {"citationID":"IZVlPf7k","properties":{"formattedCitation":"(Anderson and Pandy 2001b)","plainCitation":"(Anderson and Pandy 2001b)","noteIndex":0},"citationItems":[{"id":495,"uris":["http://zotero.org/users/2047454/items/BIEGFNYQ"],"uri":["http://zotero.org/users/2047454/items/BIEGFNYQ"],"itemData":{"id":495,"type":"article-journal","title":"Dynamic Optimization of Human Walking","container-title":"Journal of Biomechanical Engineering","page":"381-390","volume":"123","issue":"5","source":"Silverchair","abstract":"A three-dimensional, neuromusculoskeletal model of the body was combined with dynamic optimization theory to simulate normal walking on level ground. The body was modeled as a 23 degree-of-freedom mechanical linkage, actuated by 54 muscles. The dynamic optimization problem was to calculate the muscle excitation histories, muscle forces, and limb motions subject to minimum metabolic energy expenditure per unit distance traveled. Muscle metabolic energy was calculated by summing five terms: the basal or resting heat, activation heat, maintenance heat, shortening heat, and the mechanical work done by all the muscles in the model. The gait cycle was assumed to be symmetric; that is, the muscle excitations for the right and left legs and the initial and terminal states in the model were assumed to be equal. Importantly, a tracking problem was not solved. Rather, only a set of terminal constraints was placed on the states of the model to enforce repeatability of the gait cycle. Quantitative comparisons of the model predictions with patterns of body-segmental displacements, ground-reaction forces, and muscle activations obtained from experiment show that the simulation reproduces the salient features of normal gait. The simulation results suggest that minimum metabolic energy per unit distance traveled is a valid measure of walking performance.","DOI":"10.1115/1.1392310","ISSN":"0148-0731","journalAbbreviation":"J Biomech Eng","author":[{"family":"Anderson","given":"Frank C."},{"family":"Pandy","given":"Marcus G."}],"issued":{"date-parts":[["2001",5,16]]}}}],"schema":"https://github.com/citation-style-language/schema/raw/master/csl-citation.json"} </w:instrText>
      </w:r>
      <w:r w:rsidR="00845614">
        <w:fldChar w:fldCharType="separate"/>
      </w:r>
      <w:r w:rsidR="00424001" w:rsidRPr="00424001">
        <w:rPr>
          <w:rFonts w:cs="Times New Roman"/>
        </w:rPr>
        <w:t xml:space="preserve">(Anderson and </w:t>
      </w:r>
      <w:proofErr w:type="spellStart"/>
      <w:r w:rsidR="00424001" w:rsidRPr="00424001">
        <w:rPr>
          <w:rFonts w:cs="Times New Roman"/>
        </w:rPr>
        <w:t>Pandy</w:t>
      </w:r>
      <w:proofErr w:type="spellEnd"/>
      <w:r w:rsidR="00424001" w:rsidRPr="00424001">
        <w:rPr>
          <w:rFonts w:cs="Times New Roman"/>
        </w:rPr>
        <w:t xml:space="preserve"> 2001b)</w:t>
      </w:r>
      <w:r w:rsidR="00845614">
        <w:fldChar w:fldCharType="end"/>
      </w:r>
      <w:r w:rsidR="00481B40">
        <w:t xml:space="preserve"> and does not offer enough of a tangible benefit</w:t>
      </w:r>
      <w:r>
        <w:t xml:space="preserve"> over static optimization </w:t>
      </w:r>
      <w:r>
        <w:fldChar w:fldCharType="begin"/>
      </w:r>
      <w:r w:rsidR="00424001">
        <w:instrText xml:space="preserve"> ADDIN ZOTERO_ITEM CSL_CITATION {"citationID":"Gn2YRovN","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fldChar w:fldCharType="separate"/>
      </w:r>
      <w:r w:rsidR="00424001" w:rsidRPr="00424001">
        <w:rPr>
          <w:rFonts w:cs="Times New Roman"/>
        </w:rPr>
        <w:t xml:space="preserve">(Anderson and </w:t>
      </w:r>
      <w:proofErr w:type="spellStart"/>
      <w:r w:rsidR="00424001" w:rsidRPr="00424001">
        <w:rPr>
          <w:rFonts w:cs="Times New Roman"/>
        </w:rPr>
        <w:t>Pandy</w:t>
      </w:r>
      <w:proofErr w:type="spellEnd"/>
      <w:r w:rsidR="00424001" w:rsidRPr="00424001">
        <w:rPr>
          <w:rFonts w:cs="Times New Roman"/>
        </w:rPr>
        <w:t xml:space="preserve"> 2001a)</w:t>
      </w:r>
      <w:r>
        <w:fldChar w:fldCharType="end"/>
      </w:r>
      <w:r>
        <w:t xml:space="preserve">. </w:t>
      </w:r>
      <w:r w:rsidR="00E83DF9">
        <w:t xml:space="preserve">For this </w:t>
      </w:r>
      <w:r w:rsidR="00E83DF9">
        <w:lastRenderedPageBreak/>
        <w:t>reason, force optimization has been carried out using static optimization methods while making efforts to consider the muscle physiology as much as possible.</w:t>
      </w:r>
    </w:p>
    <w:p w14:paraId="6F942F35" w14:textId="132A9980" w:rsidR="00B830DC" w:rsidRPr="007311A3" w:rsidRDefault="00B830DC" w:rsidP="00160564">
      <w:pPr>
        <w:pStyle w:val="NoSpacing"/>
        <w:ind w:left="1440" w:firstLine="720"/>
      </w:pPr>
      <w:r w:rsidRPr="007311A3">
        <w:t xml:space="preserve">A number of different optimization protocols have been used to determine the force profiles for individual muscles. </w:t>
      </w:r>
      <w:r w:rsidR="003842F2">
        <w:t xml:space="preserve">Some processes minimize forces </w:t>
      </w:r>
      <w:r w:rsidR="003842F2">
        <w:fldChar w:fldCharType="begin"/>
      </w:r>
      <w:r w:rsidR="00424001">
        <w:instrText xml:space="preserve"> ADDIN ZOTERO_ITEM CSL_CITATION {"citationID":"fICRCfv8","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rsidR="003842F2">
        <w:fldChar w:fldCharType="separate"/>
      </w:r>
      <w:r w:rsidR="00424001" w:rsidRPr="00424001">
        <w:rPr>
          <w:rFonts w:cs="Times New Roman"/>
        </w:rPr>
        <w:t>(</w:t>
      </w:r>
      <w:proofErr w:type="spellStart"/>
      <w:r w:rsidR="00424001" w:rsidRPr="00424001">
        <w:rPr>
          <w:rFonts w:cs="Times New Roman"/>
        </w:rPr>
        <w:t>Pedotti</w:t>
      </w:r>
      <w:proofErr w:type="spellEnd"/>
      <w:r w:rsidR="00424001" w:rsidRPr="00424001">
        <w:rPr>
          <w:rFonts w:cs="Times New Roman"/>
        </w:rPr>
        <w:t>, Krishnan, and Stark 1978; Penrod, Davy, and Singh 1974)</w:t>
      </w:r>
      <w:r w:rsidR="003842F2">
        <w:fldChar w:fldCharType="end"/>
      </w:r>
      <w:r w:rsidR="003842F2">
        <w:t xml:space="preserve">, some minimize muscle stress </w:t>
      </w:r>
      <w:r w:rsidR="003842F2">
        <w:fldChar w:fldCharType="begin"/>
      </w:r>
      <w:r w:rsidR="00424001">
        <w:instrText xml:space="preserve"> ADDIN ZOTERO_ITEM CSL_CITATION {"citationID":"gdt5Sxgl","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3842F2">
        <w:fldChar w:fldCharType="separate"/>
      </w:r>
      <w:r w:rsidR="00424001" w:rsidRPr="00424001">
        <w:rPr>
          <w:rFonts w:cs="Times New Roman"/>
        </w:rPr>
        <w:t>(</w:t>
      </w:r>
      <w:proofErr w:type="spellStart"/>
      <w:r w:rsidR="00424001" w:rsidRPr="00424001">
        <w:rPr>
          <w:rFonts w:cs="Times New Roman"/>
        </w:rPr>
        <w:t>Crowninshield</w:t>
      </w:r>
      <w:proofErr w:type="spellEnd"/>
      <w:r w:rsidR="00424001" w:rsidRPr="00424001">
        <w:rPr>
          <w:rFonts w:cs="Times New Roman"/>
        </w:rPr>
        <w:t xml:space="preserve"> and Brand 1981)</w:t>
      </w:r>
      <w:r w:rsidR="003842F2">
        <w:fldChar w:fldCharType="end"/>
      </w:r>
      <w:r w:rsidR="003842F2">
        <w:t xml:space="preserve">, some minimize muscle activation </w:t>
      </w:r>
      <w:r w:rsidR="003842F2">
        <w:fldChar w:fldCharType="begin"/>
      </w:r>
      <w:r w:rsidR="00424001">
        <w:instrText xml:space="preserve"> ADDIN ZOTERO_ITEM CSL_CITATION {"citationID":"Ol8t6l5r","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rsidR="003842F2">
        <w:fldChar w:fldCharType="separate"/>
      </w:r>
      <w:r w:rsidR="00424001" w:rsidRPr="00424001">
        <w:rPr>
          <w:rFonts w:cs="Times New Roman"/>
        </w:rPr>
        <w:t>(Kaufman et al. 1991)</w:t>
      </w:r>
      <w:r w:rsidR="003842F2">
        <w:fldChar w:fldCharType="end"/>
      </w:r>
      <w:r w:rsidR="003842F2">
        <w:t xml:space="preserve">, some minimize fatigue </w:t>
      </w:r>
      <w:r w:rsidR="003842F2">
        <w:fldChar w:fldCharType="begin"/>
      </w:r>
      <w:r w:rsidR="00424001">
        <w:instrText xml:space="preserve"> ADDIN ZOTERO_ITEM CSL_CITATION {"citationID":"wN8YP50Q","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rsidR="003842F2">
        <w:fldChar w:fldCharType="separate"/>
      </w:r>
      <w:r w:rsidR="00424001" w:rsidRPr="00424001">
        <w:rPr>
          <w:rFonts w:cs="Times New Roman"/>
        </w:rPr>
        <w:t>(</w:t>
      </w:r>
      <w:proofErr w:type="spellStart"/>
      <w:r w:rsidR="00424001" w:rsidRPr="00424001">
        <w:rPr>
          <w:rFonts w:cs="Times New Roman"/>
        </w:rPr>
        <w:t>Prilutsky</w:t>
      </w:r>
      <w:proofErr w:type="spellEnd"/>
      <w:r w:rsidR="00424001" w:rsidRPr="00424001">
        <w:rPr>
          <w:rFonts w:cs="Times New Roman"/>
        </w:rPr>
        <w:t xml:space="preserve"> and </w:t>
      </w:r>
      <w:proofErr w:type="spellStart"/>
      <w:r w:rsidR="00424001" w:rsidRPr="00424001">
        <w:rPr>
          <w:rFonts w:cs="Times New Roman"/>
        </w:rPr>
        <w:t>Zatsiorsky</w:t>
      </w:r>
      <w:proofErr w:type="spellEnd"/>
      <w:r w:rsidR="00424001" w:rsidRPr="00424001">
        <w:rPr>
          <w:rFonts w:cs="Times New Roman"/>
        </w:rPr>
        <w:t xml:space="preserve"> 2002)</w:t>
      </w:r>
      <w:r w:rsidR="003842F2">
        <w:fldChar w:fldCharType="end"/>
      </w:r>
      <w:r w:rsidR="003842F2">
        <w:t xml:space="preserve">. </w:t>
      </w:r>
      <w:r w:rsidR="00FC1F80">
        <w:t xml:space="preserve">The optimization method is affected by the number of degrees of freedom the joint must control </w:t>
      </w:r>
      <w:r w:rsidR="00FC1F80">
        <w:fldChar w:fldCharType="begin"/>
      </w:r>
      <w:r w:rsidR="00424001">
        <w:instrText xml:space="preserve"> ADDIN ZOTERO_ITEM CSL_CITATION {"citationID":"zErXcTtc","properties":{"formattedCitation":"(Thomas S. Buchanan and Shreeve 1996)","plainCitation":"(Thomas S. Buchanan and Shreeve 1996)","noteIndex":0},"citationItems":[{"id":466,"uris":["http://zotero.org/users/2047454/items/TSHD6JF9"],"uri":["http://zotero.org/users/2047454/items/TSHD6JF9"],"itemData":{"id":466,"type":"article-journal","title":"An Evaluation of Optimization Techniques for the Prediction of Muscle Activation Patterns During Isometric Tasks","container-title":"Journal of Biomechanical Engineering","page":"565-574","volume":"118","issue":"4","source":"Silverchair","abstract":"The purpose of this study was to critically evaluate the modeling potential of proposed optimization cost functions for predicting muscle forces during isometric loading. Models of the muscles about the elbow (eleven muscles) and wrist (five muscles) were constructed. The models accounted for muscle moment arms, physiological cross-sectional area, specific tension, and percent fiber type. Five nonlinear optimization cost functions, a representative sample of those proposed to date, were analyzed: minimizing the sums of muscle force2 , stress2 , stress3 , (normalized force)2 , and minimizing fatigue. Several different protocols were implemented, including elbow models which balanced combinations of flexion-extension, supination-pronation, and varus-valgus loads. Theoretical predictions were compared with EMG data of muscle activation changes as a function of load direction and muscle coactivation relationships. Results indicate a strong dependence of muscle coordination predictions on the number of degrees of freedom balanced. The choice of cost function had little influence on the results. The cost functions examined were not able to reliably estimate muscle activation as a function of load direction. Furthermore, specific synergic relationships between muscle pairs could not be accurately represented. An error analysis indicated that the discrepancies between predicted values and actual values could not be explained by errors in physiological measurements, as the differences between these two were relatively insensitive to changes in the anatomical parameters. In short, no particular cost function was found to adequately represent actual muscle activity at the elbow, although predictions at the wrist were more favorable due to differences in the degrees of freedom at the joints.","DOI":"10.1115/1.2796044","ISSN":"0148-0731","journalAbbreviation":"J Biomech Eng","author":[{"family":"Buchanan","given":"Thomas S."},{"family":"Shreeve","given":"David A."}],"issued":{"date-parts":[["1996",11,1]]}}}],"schema":"https://github.com/citation-style-language/schema/raw/master/csl-citation.json"} </w:instrText>
      </w:r>
      <w:r w:rsidR="00FC1F80">
        <w:fldChar w:fldCharType="separate"/>
      </w:r>
      <w:r w:rsidR="00424001" w:rsidRPr="00424001">
        <w:rPr>
          <w:rFonts w:cs="Times New Roman"/>
        </w:rPr>
        <w:t xml:space="preserve">(Thomas S. Buchanan and </w:t>
      </w:r>
      <w:proofErr w:type="spellStart"/>
      <w:r w:rsidR="00424001" w:rsidRPr="00424001">
        <w:rPr>
          <w:rFonts w:cs="Times New Roman"/>
        </w:rPr>
        <w:t>Shreeve</w:t>
      </w:r>
      <w:proofErr w:type="spellEnd"/>
      <w:r w:rsidR="00424001" w:rsidRPr="00424001">
        <w:rPr>
          <w:rFonts w:cs="Times New Roman"/>
        </w:rPr>
        <w:t xml:space="preserve"> 1996)</w:t>
      </w:r>
      <w:r w:rsidR="00FC1F80">
        <w:fldChar w:fldCharType="end"/>
      </w:r>
      <w:r w:rsidR="00FC1F80">
        <w:t xml:space="preserve">. </w:t>
      </w:r>
      <w:r w:rsidR="00E60C7C">
        <w:t xml:space="preserve">An important factor for choosing an optimization criteria is determining which physiological quantity is the most relevant to the dynamics in the system </w:t>
      </w:r>
      <w:r w:rsidR="00E60C7C">
        <w:fldChar w:fldCharType="begin"/>
      </w:r>
      <w:r w:rsidR="00424001">
        <w:instrText xml:space="preserve"> ADDIN ZOTERO_ITEM CSL_CITATION {"citationID":"GH6fcbfR","properties":{"formattedCitation":"(Hardt 1978)","plainCitation":"(Hardt 1978)","noteIndex":0},"citationItems":[{"id":637,"uris":["http://zotero.org/users/2047454/items/XPABMEXD"],"uri":["http://zotero.org/users/2047454/items/XPABMEXD"],"itemData":{"id":637,"type":"article-journal","title":"Determining Muscle Forces in the Leg During Normal Human Walking—An Application and Evaluation of Optimization Methods","container-title":"Journal of Biomechanical Engineering","page":"72-78","volume":"100","issue":"2","source":"biomechanical.asmedigitalcollection.asme.org","DOI":"10.1115/1.3426195","ISSN":"0148-0731","journalAbbreviation":"J Biomech Eng","author":[{"family":"Hardt","given":"D. E."}],"issued":{"date-parts":[["1978",5,1]]}}}],"schema":"https://github.com/citation-style-language/schema/raw/master/csl-citation.json"} </w:instrText>
      </w:r>
      <w:r w:rsidR="00E60C7C">
        <w:fldChar w:fldCharType="separate"/>
      </w:r>
      <w:r w:rsidR="00424001" w:rsidRPr="00424001">
        <w:rPr>
          <w:rFonts w:cs="Times New Roman"/>
        </w:rPr>
        <w:t>(</w:t>
      </w:r>
      <w:proofErr w:type="spellStart"/>
      <w:r w:rsidR="00424001" w:rsidRPr="00424001">
        <w:rPr>
          <w:rFonts w:cs="Times New Roman"/>
        </w:rPr>
        <w:t>Hardt</w:t>
      </w:r>
      <w:proofErr w:type="spellEnd"/>
      <w:r w:rsidR="00424001" w:rsidRPr="00424001">
        <w:rPr>
          <w:rFonts w:cs="Times New Roman"/>
        </w:rPr>
        <w:t xml:space="preserve"> 1978)</w:t>
      </w:r>
      <w:r w:rsidR="00E60C7C">
        <w:fldChar w:fldCharType="end"/>
      </w:r>
      <w:r w:rsidR="00E60C7C">
        <w:t xml:space="preserve">. </w:t>
      </w:r>
      <w:r w:rsidR="005F41D5">
        <w:t>While there has not</w:t>
      </w:r>
      <w:r w:rsidR="00FC1F80">
        <w:t xml:space="preserve"> been a definitive declaration of which method is the most </w:t>
      </w:r>
      <w:r w:rsidR="009336BB">
        <w:t xml:space="preserve">universally </w:t>
      </w:r>
      <w:r w:rsidR="00FC1F80">
        <w:t xml:space="preserve">effective, the force </w:t>
      </w:r>
      <w:r w:rsidR="00467D49">
        <w:t>distribution characteristics of each optimization method have been compared</w:t>
      </w:r>
      <w:r w:rsidR="00FC1F80">
        <w:t xml:space="preserve"> </w:t>
      </w:r>
      <w:r w:rsidR="00FC1F80">
        <w:fldChar w:fldCharType="begin"/>
      </w:r>
      <w:r w:rsidR="00424001">
        <w:instrText xml:space="preserve"> ADDIN ZOTERO_ITEM CSL_CITATION {"citationID":"GGvzKFZE","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rsidR="00FC1F80">
        <w:fldChar w:fldCharType="separate"/>
      </w:r>
      <w:r w:rsidR="00424001" w:rsidRPr="00424001">
        <w:rPr>
          <w:rFonts w:cs="Times New Roman"/>
        </w:rPr>
        <w:t>(Herzog and Leonard 1991)</w:t>
      </w:r>
      <w:r w:rsidR="00FC1F80">
        <w:fldChar w:fldCharType="end"/>
      </w:r>
      <w:r w:rsidR="00FC1F80">
        <w:t xml:space="preserve">. </w:t>
      </w:r>
    </w:p>
    <w:p w14:paraId="22E3F4E0" w14:textId="1ED98536" w:rsidR="00B830DC" w:rsidRDefault="00B830DC" w:rsidP="003D376A">
      <w:pPr>
        <w:pStyle w:val="NoSpacing"/>
        <w:ind w:left="1440" w:firstLine="720"/>
      </w:pPr>
      <w:r w:rsidRPr="007311A3">
        <w:t>Initially, linear optimization</w:t>
      </w:r>
      <w:r w:rsidR="004C5A8C">
        <w:t xml:space="preserve"> was applied</w:t>
      </w:r>
      <w:r w:rsidRPr="007311A3">
        <w:t xml:space="preserve"> at each </w:t>
      </w:r>
      <w:r w:rsidR="00E765F7">
        <w:t>time</w:t>
      </w:r>
      <w:r w:rsidR="00D635F4">
        <w:t xml:space="preserve"> </w:t>
      </w:r>
      <w:r w:rsidR="00E765F7">
        <w:t>ste</w:t>
      </w:r>
      <w:r w:rsidR="004C5A8C">
        <w:t>p during a single stride</w:t>
      </w:r>
      <w:r w:rsidR="00E765F7">
        <w:t xml:space="preserve"> by minimizing the summed forces that, when multiplied by the instantaneous moment arms, equaled the instantaneous torque</w:t>
      </w:r>
      <w:r w:rsidR="00AC51F1">
        <w:t xml:space="preserve">. Although this is possible since the problem is linear, this optimization method </w:t>
      </w:r>
      <w:r w:rsidRPr="007311A3">
        <w:t>delivers solutions that fall on an “optimization corner”</w:t>
      </w:r>
      <w:r w:rsidR="00AC51F1">
        <w:t xml:space="preserve"> </w:t>
      </w:r>
      <w:r w:rsidR="00AC51F1">
        <w:fldChar w:fldCharType="begin"/>
      </w:r>
      <w:r w:rsidR="00424001">
        <w:instrText xml:space="preserve"> ADDIN ZOTERO_ITEM CSL_CITATION {"citationID":"ymHXHMOo","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AC51F1">
        <w:fldChar w:fldCharType="separate"/>
      </w:r>
      <w:r w:rsidR="00424001" w:rsidRPr="00424001">
        <w:rPr>
          <w:rFonts w:cs="Times New Roman"/>
        </w:rPr>
        <w:t>(</w:t>
      </w:r>
      <w:proofErr w:type="spellStart"/>
      <w:r w:rsidR="00424001" w:rsidRPr="00424001">
        <w:rPr>
          <w:rFonts w:cs="Times New Roman"/>
        </w:rPr>
        <w:t>Crowninshield</w:t>
      </w:r>
      <w:proofErr w:type="spellEnd"/>
      <w:r w:rsidR="00424001" w:rsidRPr="00424001">
        <w:rPr>
          <w:rFonts w:cs="Times New Roman"/>
        </w:rPr>
        <w:t xml:space="preserve"> and Brand 1981)</w:t>
      </w:r>
      <w:r w:rsidR="00AC51F1">
        <w:fldChar w:fldCharType="end"/>
      </w:r>
      <w:r w:rsidRPr="007311A3">
        <w:t>, causing jagged force profiles that are not indicative of actual muscle contractions.</w:t>
      </w:r>
    </w:p>
    <w:p w14:paraId="031CCAA2" w14:textId="32FB4A2F" w:rsidR="00D635F4" w:rsidRPr="007311A3" w:rsidRDefault="001F145C" w:rsidP="00D635F4">
      <w:pPr>
        <w:pStyle w:val="NoSpacing"/>
      </w:pPr>
      <w:r>
        <w:rPr>
          <w:noProof/>
        </w:rPr>
        <w:lastRenderedPageBreak/>
        <mc:AlternateContent>
          <mc:Choice Requires="wps">
            <w:drawing>
              <wp:anchor distT="0" distB="0" distL="114300" distR="114300" simplePos="0" relativeHeight="251664384" behindDoc="0" locked="0" layoutInCell="1" allowOverlap="1" wp14:anchorId="3502211C" wp14:editId="3690F71F">
                <wp:simplePos x="0" y="0"/>
                <wp:positionH relativeFrom="column">
                  <wp:posOffset>1047750</wp:posOffset>
                </wp:positionH>
                <wp:positionV relativeFrom="paragraph">
                  <wp:posOffset>3834765</wp:posOffset>
                </wp:positionV>
                <wp:extent cx="486727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a:effectLst/>
                      </wps:spPr>
                      <wps:txbx>
                        <w:txbxContent>
                          <w:p w14:paraId="1842D1C1" w14:textId="4CB1CA5E" w:rsidR="004244DB" w:rsidRPr="00FF69AA" w:rsidRDefault="004244DB"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U is minimized while 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2211C" id="Text Box 7" o:spid="_x0000_s1033" type="#_x0000_t202" style="position:absolute;left:0;text-align:left;margin-left:82.5pt;margin-top:301.95pt;width:383.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" stroked="f">
                <v:textbox style="mso-fit-shape-to-text:t" inset="0,0,0,0">
                  <w:txbxContent>
                    <w:p w14:paraId="1842D1C1" w14:textId="4CB1CA5E" w:rsidR="004244DB" w:rsidRPr="00FF69AA" w:rsidRDefault="004244DB"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Pr>
                          <w:rFonts w:ascii="Times New Roman" w:hAnsi="Times New Roman" w:cs="Times New Roman"/>
                          <w:i w:val="0"/>
                          <w:noProof/>
                          <w:color w:val="auto"/>
                        </w:rPr>
                        <w:t>8</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U is minimized while maintaining the torque demands of the system.</w:t>
                      </w:r>
                    </w:p>
                  </w:txbxContent>
                </v:textbox>
                <w10:wrap type="square"/>
              </v:shape>
            </w:pict>
          </mc:Fallback>
        </mc:AlternateContent>
      </w:r>
      <w:r w:rsidR="0075667E">
        <w:rPr>
          <w:noProof/>
        </w:rPr>
        <w:drawing>
          <wp:anchor distT="0" distB="0" distL="114300" distR="114300" simplePos="0" relativeHeight="251662336" behindDoc="0" locked="0" layoutInCell="1" allowOverlap="1" wp14:anchorId="5A8FA350" wp14:editId="7EFAF461">
            <wp:simplePos x="0" y="0"/>
            <wp:positionH relativeFrom="margin">
              <wp:posOffset>1238250</wp:posOffset>
            </wp:positionH>
            <wp:positionV relativeFrom="margin">
              <wp:posOffset>0</wp:posOffset>
            </wp:positionV>
            <wp:extent cx="4093210" cy="3714750"/>
            <wp:effectExtent l="0" t="0" r="254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G:\My Drive\Rat\ForceMinimizationAnalysis\20190109_minwork_split.png"/>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4093210" cy="371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35E927" w14:textId="042BE49F" w:rsidR="00222FDE" w:rsidRPr="007311A3" w:rsidRDefault="00E855F5" w:rsidP="00997802">
      <w:pPr>
        <w:pStyle w:val="NoSpacing"/>
        <w:ind w:left="1440" w:firstLine="720"/>
      </w:pPr>
      <w:r>
        <w:t>Work has</w:t>
      </w:r>
      <w:r w:rsidR="00376459" w:rsidRPr="007311A3">
        <w:t xml:space="preserve"> now </w:t>
      </w:r>
      <w:r>
        <w:t>transitioned</w:t>
      </w:r>
      <w:r w:rsidR="00376459" w:rsidRPr="007311A3">
        <w:t xml:space="preserve"> to static optimiza</w:t>
      </w:r>
      <w:r>
        <w:t>tion with an interchangeable cost function</w:t>
      </w:r>
      <w:r w:rsidR="00376459" w:rsidRPr="007311A3">
        <w:t xml:space="preserve">. </w:t>
      </w:r>
      <w:r w:rsidR="004C2477">
        <w:t xml:space="preserve">By implementing cost functions from </w:t>
      </w:r>
      <w:r w:rsidR="004C2477">
        <w:fldChar w:fldCharType="begin"/>
      </w:r>
      <w:r w:rsidR="00424001">
        <w:instrText xml:space="preserve"> ADDIN ZOTERO_ITEM CSL_CITATION {"citationID":"a9o8bh0p","properties":{"formattedCitation":"(Pedotti, Krishnan, and Stark 1978)","plainCitation":"(Pedotti, Krishnan, and Stark 1978)","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schema":"https://github.com/citation-style-language/schema/raw/master/csl-citation.json"} </w:instrText>
      </w:r>
      <w:r w:rsidR="004C2477">
        <w:fldChar w:fldCharType="separate"/>
      </w:r>
      <w:r w:rsidR="00424001" w:rsidRPr="00424001">
        <w:rPr>
          <w:rFonts w:cs="Times New Roman"/>
        </w:rPr>
        <w:t>(</w:t>
      </w:r>
      <w:proofErr w:type="spellStart"/>
      <w:r w:rsidR="00424001" w:rsidRPr="00424001">
        <w:rPr>
          <w:rFonts w:cs="Times New Roman"/>
        </w:rPr>
        <w:t>Pedotti</w:t>
      </w:r>
      <w:proofErr w:type="spellEnd"/>
      <w:r w:rsidR="00424001" w:rsidRPr="00424001">
        <w:rPr>
          <w:rFonts w:cs="Times New Roman"/>
        </w:rPr>
        <w:t>, Krishnan, and Stark 1978)</w:t>
      </w:r>
      <w:r w:rsidR="004C2477">
        <w:fldChar w:fldCharType="end"/>
      </w:r>
      <w:r w:rsidR="004C2477">
        <w:t xml:space="preserve"> and </w:t>
      </w:r>
      <w:r w:rsidR="004C2477">
        <w:fldChar w:fldCharType="begin"/>
      </w:r>
      <w:r w:rsidR="00424001">
        <w:instrText xml:space="preserve"> ADDIN ZOTERO_ITEM CSL_CITATION {"citationID":"6frSdS84","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4C2477">
        <w:fldChar w:fldCharType="separate"/>
      </w:r>
      <w:r w:rsidR="00424001" w:rsidRPr="00424001">
        <w:rPr>
          <w:rFonts w:cs="Times New Roman"/>
        </w:rPr>
        <w:t>(</w:t>
      </w:r>
      <w:proofErr w:type="spellStart"/>
      <w:r w:rsidR="00424001" w:rsidRPr="00424001">
        <w:rPr>
          <w:rFonts w:cs="Times New Roman"/>
        </w:rPr>
        <w:t>Seireg</w:t>
      </w:r>
      <w:proofErr w:type="spellEnd"/>
      <w:r w:rsidR="00424001" w:rsidRPr="00424001">
        <w:rPr>
          <w:rFonts w:cs="Times New Roman"/>
        </w:rPr>
        <w:t xml:space="preserve"> and </w:t>
      </w:r>
      <w:proofErr w:type="spellStart"/>
      <w:r w:rsidR="00424001" w:rsidRPr="00424001">
        <w:rPr>
          <w:rFonts w:cs="Times New Roman"/>
        </w:rPr>
        <w:t>Arvikar</w:t>
      </w:r>
      <w:proofErr w:type="spellEnd"/>
      <w:r w:rsidR="00424001" w:rsidRPr="00424001">
        <w:rPr>
          <w:rFonts w:cs="Times New Roman"/>
        </w:rPr>
        <w:t xml:space="preserve"> 1973)</w:t>
      </w:r>
      <w:r w:rsidR="004C2477">
        <w:fldChar w:fldCharType="end"/>
      </w:r>
      <w:r w:rsidR="004C2477">
        <w:t>, a suitable cost function has been identified that relates</w:t>
      </w:r>
      <w:r w:rsidR="00376459" w:rsidRPr="007311A3">
        <w:t xml:space="preserve"> muscle forces to their maximum values squared.</w:t>
      </w:r>
      <w:r w:rsidR="004C2477">
        <w:t xml:space="preserve"> This produces continuous force profiles </w:t>
      </w:r>
      <w:r w:rsidR="00C16817">
        <w:t>with low function error.</w:t>
      </w:r>
    </w:p>
    <w:p w14:paraId="153E445A" w14:textId="77777777" w:rsidR="008D0C70" w:rsidRDefault="008D0C70" w:rsidP="00072547">
      <w:pPr>
        <w:pStyle w:val="Heading3"/>
      </w:pPr>
      <w:bookmarkStart w:id="15" w:name="_Toc17129118"/>
      <w:r w:rsidRPr="00201A51">
        <w:t>Remaining Work</w:t>
      </w:r>
      <w:bookmarkEnd w:id="15"/>
    </w:p>
    <w:p w14:paraId="10D0F99B" w14:textId="54305EB5" w:rsidR="00EC52D2" w:rsidRPr="00EC52D2" w:rsidRDefault="00EC52D2" w:rsidP="00EC52D2">
      <w:pPr>
        <w:pStyle w:val="NoSpacing"/>
        <w:ind w:left="1440" w:firstLine="360"/>
      </w:pPr>
      <w:r>
        <w:t xml:space="preserve">Ultimately, work on the muscle model </w:t>
      </w:r>
      <w:r w:rsidR="00B264D2">
        <w:t>has been a balance of creating</w:t>
      </w:r>
      <w:r>
        <w:t xml:space="preserve"> an accurate model while still working </w:t>
      </w:r>
      <w:r w:rsidR="00B264D2">
        <w:t>with</w:t>
      </w:r>
      <w:r>
        <w:t>in the constraints of Animatlab. A number of muscle model equations were studi</w:t>
      </w:r>
      <w:r w:rsidR="00264BBC">
        <w:t>ed over the course of</w:t>
      </w:r>
      <w:r>
        <w:t xml:space="preserve"> model development </w:t>
      </w:r>
      <w:r>
        <w:fldChar w:fldCharType="begin"/>
      </w:r>
      <w:r w:rsidR="00424001">
        <w:instrText xml:space="preserve"> ADDIN ZOTERO_ITEM CSL_CITATION {"citationID":"gdFsZsSP","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424001">
        <w:rPr>
          <w:rFonts w:ascii="Cambria Math" w:hAnsi="Cambria Math" w:cs="Cambria Math"/>
        </w:rPr>
        <w:instrText>∼</w:instrText>
      </w:r>
      <w:r w:rsidR="00424001">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fldChar w:fldCharType="separate"/>
      </w:r>
      <w:r w:rsidR="00424001" w:rsidRPr="00424001">
        <w:rPr>
          <w:rFonts w:cs="Times New Roman"/>
        </w:rPr>
        <w:t>(</w:t>
      </w:r>
      <w:proofErr w:type="spellStart"/>
      <w:r w:rsidR="00424001" w:rsidRPr="00424001">
        <w:rPr>
          <w:rFonts w:cs="Times New Roman"/>
        </w:rPr>
        <w:t>Thelen</w:t>
      </w:r>
      <w:proofErr w:type="spellEnd"/>
      <w:r w:rsidR="00424001" w:rsidRPr="00424001">
        <w:rPr>
          <w:rFonts w:cs="Times New Roman"/>
        </w:rPr>
        <w:t xml:space="preserve"> 2003; Brown, Scott, and Loeb 1996; Lloyd and </w:t>
      </w:r>
      <w:proofErr w:type="spellStart"/>
      <w:r w:rsidR="00424001" w:rsidRPr="00424001">
        <w:rPr>
          <w:rFonts w:cs="Times New Roman"/>
        </w:rPr>
        <w:t>Besier</w:t>
      </w:r>
      <w:proofErr w:type="spellEnd"/>
      <w:r w:rsidR="00424001" w:rsidRPr="00424001">
        <w:rPr>
          <w:rFonts w:cs="Times New Roman"/>
        </w:rPr>
        <w:t xml:space="preserve"> 2003)</w:t>
      </w:r>
      <w:r>
        <w:fldChar w:fldCharType="end"/>
      </w:r>
      <w:r>
        <w:t xml:space="preserve"> to better understand</w:t>
      </w:r>
      <w:r w:rsidR="00B4437F">
        <w:t xml:space="preserve"> how different subsets of the muscle force equations coordinate to induce </w:t>
      </w:r>
      <w:r w:rsidR="00B4437F">
        <w:lastRenderedPageBreak/>
        <w:t>contractions</w:t>
      </w:r>
      <w:r>
        <w:t>. The Hill model is reductive because it does not take into account some interesting features of muscle, such as the asymmetrical lengthening/shortening profile of the force velocity curve</w:t>
      </w:r>
      <w:r w:rsidR="000E3DBA">
        <w:t xml:space="preserve"> </w:t>
      </w:r>
      <w:r w:rsidR="000E3DBA">
        <w:fldChar w:fldCharType="begin"/>
      </w:r>
      <w:r w:rsidR="00424001">
        <w:instrText xml:space="preserve"> ADDIN ZOTERO_ITEM CSL_CITATION {"citationID":"foE8JIEY","properties":{"formattedCitation":"(Murphy and Beardsley 1974)","plainCitation":"(Murphy and Beardsley 1974)","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schema":"https://github.com/citation-style-language/schema/raw/master/csl-citation.json"} </w:instrText>
      </w:r>
      <w:r w:rsidR="000E3DBA">
        <w:fldChar w:fldCharType="separate"/>
      </w:r>
      <w:r w:rsidR="00424001" w:rsidRPr="00424001">
        <w:rPr>
          <w:rFonts w:cs="Times New Roman"/>
        </w:rPr>
        <w:t>(Murphy and Beardsley 1974)</w:t>
      </w:r>
      <w:r w:rsidR="000E3DBA">
        <w:fldChar w:fldCharType="end"/>
      </w:r>
      <w:r w:rsidR="00B4437F">
        <w:t xml:space="preserve"> or</w:t>
      </w:r>
      <w:r>
        <w:t xml:space="preserve"> the temporal aspects of muscle fiber twitch. This model could be improved through the inclusion of these extra features, but at the cost of the neural interface that Animatlab offers.</w:t>
      </w:r>
    </w:p>
    <w:p w14:paraId="3C0458AB" w14:textId="4E718FC4" w:rsidR="00376459" w:rsidRPr="00072547" w:rsidRDefault="00960170" w:rsidP="00EC52D2">
      <w:pPr>
        <w:pStyle w:val="NoSpacing"/>
        <w:ind w:left="1440" w:firstLine="360"/>
      </w:pPr>
      <w:r>
        <w:t>Now that muscle force profiles have bee</w:t>
      </w:r>
      <w:r w:rsidR="002F1D15">
        <w:t>n developed through optimization, the ST curve equation can be solved</w:t>
      </w:r>
      <w:r w:rsidR="00376459" w:rsidRPr="00072547">
        <w:t xml:space="preserve"> to find the neural stimulation necessary to induce those forces. </w:t>
      </w:r>
      <w:r w:rsidR="00762EC5">
        <w:t xml:space="preserve">Work by </w:t>
      </w:r>
      <w:proofErr w:type="spellStart"/>
      <w:r w:rsidR="00762EC5">
        <w:t>Thelen</w:t>
      </w:r>
      <w:proofErr w:type="spellEnd"/>
      <w:r w:rsidR="00762EC5">
        <w:t xml:space="preserve">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0DCA7C27" w14:textId="77777777" w:rsidR="00C23C8F" w:rsidRPr="00201A51" w:rsidRDefault="001F2F88" w:rsidP="00072547">
      <w:pPr>
        <w:pStyle w:val="Heading3"/>
      </w:pPr>
      <w:bookmarkStart w:id="16" w:name="_Toc17129119"/>
      <w:r w:rsidRPr="00201A51">
        <w:t>Publications</w:t>
      </w:r>
      <w:bookmarkEnd w:id="16"/>
    </w:p>
    <w:p w14:paraId="364AD2ED" w14:textId="662DFBE8" w:rsidR="002C751F" w:rsidRDefault="00B4487D" w:rsidP="008608D9">
      <w:pPr>
        <w:pStyle w:val="NoSpacing"/>
        <w:ind w:left="1440" w:firstLine="360"/>
      </w:pPr>
      <w:r w:rsidRPr="008608D9">
        <w:t xml:space="preserve">There are no existing publications from this aim yet, but </w:t>
      </w:r>
      <w:r w:rsidR="00115B08">
        <w:t>there is</w:t>
      </w:r>
      <w:r w:rsidRPr="008608D9">
        <w:t xml:space="preserve"> enough work </w:t>
      </w:r>
      <w:r w:rsidR="00115B08">
        <w:t>to collate into a publication with access to experimental data</w:t>
      </w:r>
      <w:r w:rsidRPr="008608D9">
        <w:t xml:space="preserve">. </w:t>
      </w:r>
      <w:r w:rsidR="002C751F">
        <w:t>Possible publications include:</w:t>
      </w:r>
    </w:p>
    <w:p w14:paraId="2C09AA74" w14:textId="590657EF" w:rsidR="00C23C8F" w:rsidRDefault="002C751F" w:rsidP="002C751F">
      <w:pPr>
        <w:pStyle w:val="NoSpacing"/>
        <w:numPr>
          <w:ilvl w:val="0"/>
          <w:numId w:val="11"/>
        </w:numPr>
      </w:pPr>
      <w:r>
        <w:t>A</w:t>
      </w:r>
      <w:r w:rsidR="00B4487D" w:rsidRPr="008608D9">
        <w:t xml:space="preserve"> publication comparing the modelled EMG results to actu</w:t>
      </w:r>
      <w:r>
        <w:t>al EMG measurements in the rat</w:t>
      </w:r>
      <w:r w:rsidR="00AF3F95">
        <w:t xml:space="preserve">. This could </w:t>
      </w:r>
      <w:r w:rsidR="00A70931">
        <w:t>also feed the EMG</w:t>
      </w:r>
      <w:r w:rsidR="00AF3F95">
        <w:t xml:space="preserve"> signals back into the model and test leg kinematics.</w:t>
      </w:r>
    </w:p>
    <w:p w14:paraId="10414896" w14:textId="46955031" w:rsidR="002C751F" w:rsidRPr="008608D9" w:rsidRDefault="002C751F" w:rsidP="002C751F">
      <w:pPr>
        <w:pStyle w:val="NoSpacing"/>
        <w:numPr>
          <w:ilvl w:val="0"/>
          <w:numId w:val="11"/>
        </w:numPr>
      </w:pPr>
      <w:r>
        <w:t xml:space="preserve">A </w:t>
      </w:r>
      <w:r w:rsidR="00F36B12">
        <w:t>publication comparing</w:t>
      </w:r>
      <w:r>
        <w:t xml:space="preserve"> of different optimization functions on the force profiles, including the impact that passive forces play in force distribution</w:t>
      </w:r>
    </w:p>
    <w:p w14:paraId="09DCE628" w14:textId="77777777" w:rsidR="00C23C8F" w:rsidRPr="00201A51" w:rsidRDefault="00C23C8F" w:rsidP="0001344D">
      <w:pPr>
        <w:pStyle w:val="Heading2"/>
      </w:pPr>
      <w:bookmarkStart w:id="17" w:name="_Toc17129120"/>
      <w:r w:rsidRPr="00201A51">
        <w:t xml:space="preserve">Aim 3 – </w:t>
      </w:r>
      <w:r w:rsidR="005B4F6F">
        <w:t>Creating a walking rat with large neural network</w:t>
      </w:r>
      <w:bookmarkEnd w:id="17"/>
    </w:p>
    <w:p w14:paraId="7A7640FA" w14:textId="77777777" w:rsidR="008D0C70" w:rsidRDefault="008D0C70" w:rsidP="00072547">
      <w:pPr>
        <w:pStyle w:val="Heading3"/>
      </w:pPr>
      <w:bookmarkStart w:id="18" w:name="_Toc17129121"/>
      <w:r w:rsidRPr="00201A51">
        <w:t>Completed Work</w:t>
      </w:r>
      <w:bookmarkEnd w:id="18"/>
    </w:p>
    <w:p w14:paraId="25A7BCB8" w14:textId="7D219F28" w:rsidR="00C42C10" w:rsidRDefault="00791D49" w:rsidP="00FD05EA">
      <w:pPr>
        <w:pStyle w:val="NoSpacing"/>
        <w:ind w:left="1440" w:firstLine="360"/>
      </w:pPr>
      <w:r>
        <w:tab/>
      </w:r>
      <w:r w:rsidR="005B4F6F">
        <w:t>This aim is the least fleshed out, as it would integrate the work already completed in the model.</w:t>
      </w:r>
      <w:r w:rsidR="00C42C10">
        <w:t xml:space="preserve"> This aim falls under two primary umbrellas: interactive </w:t>
      </w:r>
      <w:r w:rsidR="00C42C10">
        <w:lastRenderedPageBreak/>
        <w:t xml:space="preserve">tool design and neural control expansion. As the neural control system becomes more complex, the implementation of sophisticated higher level control systems like MLR cells, which coordinate the RG layer, could be introduced </w:t>
      </w:r>
      <w:r w:rsidR="00C42C10">
        <w:fldChar w:fldCharType="begin"/>
      </w:r>
      <w:r w:rsidR="00424001">
        <w:instrText xml:space="preserve"> ADDIN ZOTERO_ITEM CSL_CITATION {"citationID":"f6pYXWon","properties":{"formattedCitation":"(Gr\\uc0\\u228{}tsch, B\\uc0\\u252{}schges, and Dubuc 2019)","plainCitation":"(Grätsch, Büschges, and Dubuc 2019)","noteIndex":0},"citationItems":[{"id":605,"uris":["http://zotero.org/users/2047454/items/QR6B9VTA"],"uri":["http://zotero.org/users/2047454/items/QR6B9VTA"],"itemData":{"id":605,"type":"article-journal","title":"Descending control of locomotor circuits","container-title":"Current Opinion in Physiology","collection-title":"Motor Control Systems","page":"94-98","volume":"8","source":"ScienceDirect","abstract":"Animals have developed different locomotor strategies to explore and survive in their environment by walking, flying, or swimming. Even though the biomechanics are different, the neural control of these movements is very similar in all vertebrate species. In this review, we provide an overview of the descending central control of locomotion in vertebrates with an emphasis on recent findings in the field. We discuss how different cell populations in the spinal cord control the intensity of locomotion. We then outline exciting findings on the heterogeneity of reticulospinal cells and their role in controlling different locomotor aspects. Furthermore, we review specific roles of different cell groups in the mesencephalic locomotor region (MLR) and describe newly found descending inputs to the MLR.","DOI":"10.1016/j.cophys.2019.01.007","ISSN":"2468-8673","journalAbbreviation":"Current Opinion in Physiology","author":[{"family":"Grätsch","given":"Swantje"},{"family":"Büschges","given":"Ansgar"},{"family":"Dubuc","given":"Réjean"}],"issued":{"date-parts":[["2019",4,1]]}}}],"schema":"https://github.com/citation-style-language/schema/raw/master/csl-citation.json"} </w:instrText>
      </w:r>
      <w:r w:rsidR="00C42C10">
        <w:fldChar w:fldCharType="separate"/>
      </w:r>
      <w:r w:rsidR="00424001" w:rsidRPr="00424001">
        <w:rPr>
          <w:rFonts w:cs="Times New Roman"/>
          <w:szCs w:val="24"/>
        </w:rPr>
        <w:t>(</w:t>
      </w:r>
      <w:proofErr w:type="spellStart"/>
      <w:r w:rsidR="00424001" w:rsidRPr="00424001">
        <w:rPr>
          <w:rFonts w:cs="Times New Roman"/>
          <w:szCs w:val="24"/>
        </w:rPr>
        <w:t>Grätsch</w:t>
      </w:r>
      <w:proofErr w:type="spellEnd"/>
      <w:r w:rsidR="00424001" w:rsidRPr="00424001">
        <w:rPr>
          <w:rFonts w:cs="Times New Roman"/>
          <w:szCs w:val="24"/>
        </w:rPr>
        <w:t xml:space="preserve">, </w:t>
      </w:r>
      <w:proofErr w:type="spellStart"/>
      <w:r w:rsidR="00424001" w:rsidRPr="00424001">
        <w:rPr>
          <w:rFonts w:cs="Times New Roman"/>
          <w:szCs w:val="24"/>
        </w:rPr>
        <w:t>Büschges</w:t>
      </w:r>
      <w:proofErr w:type="spellEnd"/>
      <w:r w:rsidR="00424001" w:rsidRPr="00424001">
        <w:rPr>
          <w:rFonts w:cs="Times New Roman"/>
          <w:szCs w:val="24"/>
        </w:rPr>
        <w:t xml:space="preserve">, and </w:t>
      </w:r>
      <w:proofErr w:type="spellStart"/>
      <w:r w:rsidR="00424001" w:rsidRPr="00424001">
        <w:rPr>
          <w:rFonts w:cs="Times New Roman"/>
          <w:szCs w:val="24"/>
        </w:rPr>
        <w:t>Dubuc</w:t>
      </w:r>
      <w:proofErr w:type="spellEnd"/>
      <w:r w:rsidR="00424001" w:rsidRPr="00424001">
        <w:rPr>
          <w:rFonts w:cs="Times New Roman"/>
          <w:szCs w:val="24"/>
        </w:rPr>
        <w:t xml:space="preserve"> 2019)</w:t>
      </w:r>
      <w:r w:rsidR="00C42C10">
        <w:fldChar w:fldCharType="end"/>
      </w:r>
      <w:r w:rsidR="00C42C10">
        <w:t>.</w:t>
      </w:r>
      <w:r w:rsidR="005B4F6F">
        <w:t xml:space="preserve"> </w:t>
      </w:r>
    </w:p>
    <w:p w14:paraId="2EFFA919" w14:textId="01E58621" w:rsidR="005B4F6F" w:rsidRDefault="005B4F6F" w:rsidP="00FD05EA">
      <w:pPr>
        <w:pStyle w:val="NoSpacing"/>
        <w:ind w:left="1440" w:firstLine="360"/>
      </w:pPr>
      <w:r>
        <w:t xml:space="preserve">So far, </w:t>
      </w:r>
      <w:r w:rsidR="00FA3F8E">
        <w:t xml:space="preserve">completed work </w:t>
      </w:r>
      <w:r>
        <w:t xml:space="preserve">has focused entirely on the biomechanics of the model, without the inclusion of the neural connections necessary for locomotion. The first aspect of completed work in this aim is Canvas, </w:t>
      </w:r>
      <w:proofErr w:type="spellStart"/>
      <w:r>
        <w:t>Matlab</w:t>
      </w:r>
      <w:proofErr w:type="spellEnd"/>
      <w:r>
        <w:t xml:space="preserve"> design project that includes an interactive GUI for creating large scale functional subnetworks. This work was fulfilled as part of the EMAE 689 Synthetic Nervous Systems course as a way to ease the creation of large networks in Animatlab. Animatlab is a C based program, meaning that it is compiled. This makes it difficult to understand what is happening “under the hood” of the program and to make quality of life changes. Since the program is no longer actively supported by the developer, it is only a matter of time before the FNS work in our lab will reach a roadblock. For this reason, I have begun exploring avenues for modeling systems that integrate the physics engine and the neural control scheme.</w:t>
      </w:r>
    </w:p>
    <w:p w14:paraId="2106FE26" w14:textId="5F1F8FCB" w:rsidR="00E6618D" w:rsidRPr="005B4F6F" w:rsidRDefault="005B4F6F" w:rsidP="00FD05EA">
      <w:pPr>
        <w:pStyle w:val="NoSpacing"/>
        <w:ind w:left="1440" w:firstLine="360"/>
      </w:pPr>
      <w:r>
        <w:t xml:space="preserve">Specifically, Canvas is a GUI project (a self-contained </w:t>
      </w:r>
      <w:proofErr w:type="spellStart"/>
      <w:r>
        <w:t>Matlab</w:t>
      </w:r>
      <w:proofErr w:type="spellEnd"/>
      <w:r>
        <w:t xml:space="preserve"> package) that allows a user to drag-and-drop neurons into various configurations, save them, and reopen them later. The work heavily utilizes the class-based coding structure more commonly found in coding languages such as Python and Java. Substantial work went into implementing a system that not only replicated the neural information of the objects themselves (synapses, neurons, etc.) but also the graphical aspect of network design.</w:t>
      </w:r>
      <w:r w:rsidR="00496B26">
        <w:t xml:space="preserve"> As this system matures, it would be possible to create streamlined </w:t>
      </w:r>
      <w:r w:rsidR="00496B26">
        <w:lastRenderedPageBreak/>
        <w:t xml:space="preserve">methods for deploying massive neural networks in a short period of time. Ultimately, though, the simulation of the 3D actuation is not possible in </w:t>
      </w:r>
      <w:proofErr w:type="spellStart"/>
      <w:r w:rsidR="00496B26">
        <w:t>Matlab</w:t>
      </w:r>
      <w:proofErr w:type="spellEnd"/>
      <w:r w:rsidR="00496B26">
        <w:t>. For this reason, I plan to conduct work using Python to implement the Bullet physics engine with the neural design we have implemented thus far.</w:t>
      </w:r>
    </w:p>
    <w:p w14:paraId="2450B805" w14:textId="77777777" w:rsidR="00E6618D" w:rsidRDefault="008D0C70" w:rsidP="00E6618D">
      <w:pPr>
        <w:pStyle w:val="Heading3"/>
      </w:pPr>
      <w:bookmarkStart w:id="19" w:name="_Toc17129122"/>
      <w:r w:rsidRPr="00201A51">
        <w:t>Remaining Work</w:t>
      </w:r>
      <w:bookmarkEnd w:id="19"/>
    </w:p>
    <w:p w14:paraId="47B064D8" w14:textId="77777777" w:rsidR="00E6618D" w:rsidRPr="00E6618D" w:rsidRDefault="00E6618D" w:rsidP="00FD05EA">
      <w:pPr>
        <w:pStyle w:val="NoSpacing"/>
        <w:ind w:left="1440" w:firstLine="360"/>
      </w:pPr>
      <w:r>
        <w:t>To validate these new techniques, I will implement the system I have already described. My metrics for success will be to match the user capabilities of Animatlab while replicating the simulation output in Python. Python is open source, with a widespread community and free resources that would make deployment in the environment preferable.</w:t>
      </w:r>
      <w:r w:rsidR="00CB7146">
        <w:t xml:space="preserve"> This aligns with my personal goals for an engineering career and meets the </w:t>
      </w:r>
      <w:r w:rsidR="00D0515F">
        <w:t>needs for aiding the project in the future.</w:t>
      </w:r>
    </w:p>
    <w:p w14:paraId="551981D1" w14:textId="77777777" w:rsidR="00C23C8F" w:rsidRDefault="00C23C8F" w:rsidP="00072547">
      <w:pPr>
        <w:pStyle w:val="Heading3"/>
      </w:pPr>
      <w:bookmarkStart w:id="20" w:name="_Toc17129123"/>
      <w:r w:rsidRPr="00201A51">
        <w:t>Publications</w:t>
      </w:r>
      <w:bookmarkEnd w:id="20"/>
    </w:p>
    <w:p w14:paraId="4E96167A" w14:textId="77777777" w:rsidR="0001344D" w:rsidRDefault="0001344D" w:rsidP="0001344D">
      <w:pPr>
        <w:pStyle w:val="Heading1"/>
      </w:pPr>
      <w:bookmarkStart w:id="21" w:name="_Toc17129124"/>
      <w:r>
        <w:t>Reference</w:t>
      </w:r>
      <w:r w:rsidR="00087CF8">
        <w:t>s</w:t>
      </w:r>
      <w:bookmarkEnd w:id="21"/>
    </w:p>
    <w:p w14:paraId="5CA290F1" w14:textId="77777777" w:rsidR="00A1402B" w:rsidRDefault="0001344D" w:rsidP="00A1402B">
      <w:pPr>
        <w:pStyle w:val="Bibliography"/>
      </w:pPr>
      <w:r w:rsidRPr="00FA5C34">
        <w:fldChar w:fldCharType="begin"/>
      </w:r>
      <w:r w:rsidR="00A1402B">
        <w:instrText xml:space="preserve"> ADDIN ZOTERO_BIBL {"uncited":[],"omitted":[],"custom":[]} CSL_BIBLIOGRAPHY </w:instrText>
      </w:r>
      <w:r w:rsidRPr="00FA5C34">
        <w:fldChar w:fldCharType="separate"/>
      </w:r>
      <w:r w:rsidR="00A1402B">
        <w:t xml:space="preserve">Alessandro, Cristiano, Juan Pablo Carbajal, and Andrea </w:t>
      </w:r>
      <w:proofErr w:type="spellStart"/>
      <w:r w:rsidR="00A1402B">
        <w:t>d’Avella</w:t>
      </w:r>
      <w:proofErr w:type="spellEnd"/>
      <w:r w:rsidR="00A1402B">
        <w:t xml:space="preserve">. 2014. “A Computational Analysis of Motor Synergies by Dynamic Response Decomposition.” </w:t>
      </w:r>
      <w:r w:rsidR="00A1402B">
        <w:rPr>
          <w:i/>
          <w:iCs/>
        </w:rPr>
        <w:t>Frontiers in Computational Neuroscience</w:t>
      </w:r>
      <w:r w:rsidR="00A1402B">
        <w:t xml:space="preserve"> 7. https://doi.org/10.3389/fncom.2013.00191.</w:t>
      </w:r>
    </w:p>
    <w:p w14:paraId="639F5852" w14:textId="77777777" w:rsidR="00A1402B" w:rsidRDefault="00A1402B" w:rsidP="00A1402B">
      <w:pPr>
        <w:pStyle w:val="Bibliography"/>
      </w:pPr>
      <w:r>
        <w:t xml:space="preserve">Alessandro, Cristiano, Benjamin A. </w:t>
      </w:r>
      <w:proofErr w:type="spellStart"/>
      <w:r>
        <w:t>Rellinger</w:t>
      </w:r>
      <w:proofErr w:type="spellEnd"/>
      <w:r>
        <w:t xml:space="preserve">, Filipe O. Barroso, and Matthew C. </w:t>
      </w:r>
      <w:proofErr w:type="spellStart"/>
      <w:r>
        <w:t>Tresch</w:t>
      </w:r>
      <w:proofErr w:type="spellEnd"/>
      <w:r>
        <w:t xml:space="preserve">. 2018. “Adaptation after Vastus </w:t>
      </w:r>
      <w:proofErr w:type="spellStart"/>
      <w:r>
        <w:t>Lateralis</w:t>
      </w:r>
      <w:proofErr w:type="spellEnd"/>
      <w:r>
        <w:t xml:space="preserve"> Denervation in Rats Suggests Neural Regulation of Joint Stresses and Strains.” </w:t>
      </w:r>
      <w:proofErr w:type="spellStart"/>
      <w:r>
        <w:rPr>
          <w:i/>
          <w:iCs/>
        </w:rPr>
        <w:t>BioRxiv</w:t>
      </w:r>
      <w:proofErr w:type="spellEnd"/>
      <w:r>
        <w:t>, January, 1–18. https://doi.org/10.1101/312488.</w:t>
      </w:r>
    </w:p>
    <w:p w14:paraId="730C3BC5" w14:textId="77777777" w:rsidR="00A1402B" w:rsidRDefault="00A1402B" w:rsidP="00A1402B">
      <w:pPr>
        <w:pStyle w:val="Bibliography"/>
      </w:pPr>
      <w:r>
        <w:t>Almeida-</w:t>
      </w:r>
      <w:proofErr w:type="spellStart"/>
      <w:r>
        <w:t>Silveira</w:t>
      </w:r>
      <w:proofErr w:type="spellEnd"/>
      <w:r>
        <w:t xml:space="preserve">, Maria </w:t>
      </w:r>
      <w:proofErr w:type="spellStart"/>
      <w:r>
        <w:t>Izabel</w:t>
      </w:r>
      <w:proofErr w:type="spellEnd"/>
      <w:r>
        <w:t xml:space="preserve">, Daniel </w:t>
      </w:r>
      <w:proofErr w:type="spellStart"/>
      <w:r>
        <w:t>Lambertz</w:t>
      </w:r>
      <w:proofErr w:type="spellEnd"/>
      <w:r>
        <w:t xml:space="preserve">, Chantal </w:t>
      </w:r>
      <w:proofErr w:type="spellStart"/>
      <w:r>
        <w:t>Pérot</w:t>
      </w:r>
      <w:proofErr w:type="spellEnd"/>
      <w:r>
        <w:t xml:space="preserve">, and Francis </w:t>
      </w:r>
      <w:proofErr w:type="spellStart"/>
      <w:r>
        <w:t>Goubel</w:t>
      </w:r>
      <w:proofErr w:type="spellEnd"/>
      <w:r>
        <w:t xml:space="preserve">. 2000. “Changes in Stiffness Induced by Hindlimb Suspension in Rat Achilles </w:t>
      </w:r>
      <w:proofErr w:type="gramStart"/>
      <w:r>
        <w:t>Tendon</w:t>
      </w:r>
      <w:proofErr w:type="gramEnd"/>
      <w:r>
        <w:t xml:space="preserve">.” </w:t>
      </w:r>
      <w:r>
        <w:rPr>
          <w:i/>
          <w:iCs/>
        </w:rPr>
        <w:t>European Journal of Applied Physiology</w:t>
      </w:r>
      <w:r>
        <w:t xml:space="preserve"> 81 (3): 252–57. https://doi.org/10.1007/s004210050039.</w:t>
      </w:r>
    </w:p>
    <w:p w14:paraId="375DE9AE" w14:textId="77777777" w:rsidR="00A1402B" w:rsidRDefault="00A1402B" w:rsidP="00A1402B">
      <w:pPr>
        <w:pStyle w:val="Bibliography"/>
      </w:pPr>
      <w:r>
        <w:t xml:space="preserve">An, K. N., K. Takahashi, T. P. </w:t>
      </w:r>
      <w:proofErr w:type="spellStart"/>
      <w:r>
        <w:t>Harrigan</w:t>
      </w:r>
      <w:proofErr w:type="spellEnd"/>
      <w:r>
        <w:t xml:space="preserve">, and E. Y. Chao. 1984. “Determination of Muscle Orientations and Moment Arms.” </w:t>
      </w:r>
      <w:r>
        <w:rPr>
          <w:i/>
          <w:iCs/>
        </w:rPr>
        <w:t>Journal of Biomechanical Engineering</w:t>
      </w:r>
      <w:r>
        <w:t xml:space="preserve"> 106 (3): 280. https://doi.org/10.1115/1.3138494.</w:t>
      </w:r>
    </w:p>
    <w:p w14:paraId="28DA8E75" w14:textId="77777777" w:rsidR="00A1402B" w:rsidRDefault="00A1402B" w:rsidP="00A1402B">
      <w:pPr>
        <w:pStyle w:val="Bibliography"/>
      </w:pPr>
      <w:r>
        <w:t xml:space="preserve">Anderson, Frank C., and Marcus G. </w:t>
      </w:r>
      <w:proofErr w:type="spellStart"/>
      <w:r>
        <w:t>Pandy</w:t>
      </w:r>
      <w:proofErr w:type="spellEnd"/>
      <w:r>
        <w:t xml:space="preserve">. 2001a. “Static and Dynamic Optimization Solutions for Gait Are Practically Equivalent.” </w:t>
      </w:r>
      <w:r>
        <w:rPr>
          <w:i/>
          <w:iCs/>
        </w:rPr>
        <w:t>Journal of Biomechanics</w:t>
      </w:r>
      <w:r>
        <w:t xml:space="preserve"> 34 (2): 153–61. https://doi.org/10.1016/S0021-</w:t>
      </w:r>
      <w:proofErr w:type="gramStart"/>
      <w:r>
        <w:t>9290(</w:t>
      </w:r>
      <w:proofErr w:type="gramEnd"/>
      <w:r>
        <w:t>00)00155-X.</w:t>
      </w:r>
    </w:p>
    <w:p w14:paraId="6397D49A" w14:textId="77777777" w:rsidR="00A1402B" w:rsidRDefault="00A1402B" w:rsidP="00A1402B">
      <w:pPr>
        <w:pStyle w:val="Bibliography"/>
      </w:pPr>
      <w:r>
        <w:t xml:space="preserve">———. 2001b. “Dynamic Optimization of Human Walking.” </w:t>
      </w:r>
      <w:r>
        <w:rPr>
          <w:i/>
          <w:iCs/>
        </w:rPr>
        <w:t>Journal of Biomechanical Engineering</w:t>
      </w:r>
      <w:r>
        <w:t xml:space="preserve"> 123 (5): 381–90. https://doi.org/10.1115/1.1392310.</w:t>
      </w:r>
    </w:p>
    <w:p w14:paraId="52C3F754" w14:textId="77777777" w:rsidR="00A1402B" w:rsidRDefault="00A1402B" w:rsidP="00A1402B">
      <w:pPr>
        <w:pStyle w:val="Bibliography"/>
      </w:pPr>
      <w:proofErr w:type="spellStart"/>
      <w:r>
        <w:lastRenderedPageBreak/>
        <w:t>Andrada</w:t>
      </w:r>
      <w:proofErr w:type="spellEnd"/>
      <w:r>
        <w:t xml:space="preserve">, E., J. </w:t>
      </w:r>
      <w:proofErr w:type="spellStart"/>
      <w:r>
        <w:t>Mämpel</w:t>
      </w:r>
      <w:proofErr w:type="spellEnd"/>
      <w:r>
        <w:t xml:space="preserve">, A. Schmidt, M.S. Fischer, A. </w:t>
      </w:r>
      <w:proofErr w:type="spellStart"/>
      <w:r>
        <w:t>Karguth</w:t>
      </w:r>
      <w:proofErr w:type="spellEnd"/>
      <w:r>
        <w:t xml:space="preserve">, and H. Witte. 2013. “From Biomechanics of Rats’ Inclined Locomotion to a Climbing Robot.” </w:t>
      </w:r>
      <w:r>
        <w:rPr>
          <w:i/>
          <w:iCs/>
        </w:rPr>
        <w:t xml:space="preserve">International Journal of Design &amp; Nature and </w:t>
      </w:r>
      <w:proofErr w:type="spellStart"/>
      <w:r>
        <w:rPr>
          <w:i/>
          <w:iCs/>
        </w:rPr>
        <w:t>Ecodynamics</w:t>
      </w:r>
      <w:proofErr w:type="spellEnd"/>
      <w:r>
        <w:t xml:space="preserve"> 8 (3): 192–212. https://doi.org/10.2495/DNE-V8-N3-192-212.</w:t>
      </w:r>
    </w:p>
    <w:p w14:paraId="42F4341F" w14:textId="77777777" w:rsidR="00A1402B" w:rsidRDefault="00A1402B" w:rsidP="00A1402B">
      <w:pPr>
        <w:pStyle w:val="Bibliography"/>
      </w:pPr>
      <w:proofErr w:type="spellStart"/>
      <w:r>
        <w:t>Aoi</w:t>
      </w:r>
      <w:proofErr w:type="spellEnd"/>
      <w:r>
        <w:t xml:space="preserve">, Shinya, Takahiro Kondo, </w:t>
      </w:r>
      <w:proofErr w:type="spellStart"/>
      <w:r>
        <w:t>Naohiro</w:t>
      </w:r>
      <w:proofErr w:type="spellEnd"/>
      <w:r>
        <w:t xml:space="preserve"> Hayashi, Dai </w:t>
      </w:r>
      <w:proofErr w:type="spellStart"/>
      <w:r>
        <w:t>Yanagihara</w:t>
      </w:r>
      <w:proofErr w:type="spellEnd"/>
      <w:r>
        <w:t xml:space="preserve">, </w:t>
      </w:r>
      <w:proofErr w:type="spellStart"/>
      <w:r>
        <w:t>Sho</w:t>
      </w:r>
      <w:proofErr w:type="spellEnd"/>
      <w:r>
        <w:t xml:space="preserve"> Aoki, Hiroshi </w:t>
      </w:r>
      <w:proofErr w:type="spellStart"/>
      <w:r>
        <w:t>Yamaura</w:t>
      </w:r>
      <w:proofErr w:type="spellEnd"/>
      <w:r>
        <w:t xml:space="preserve">, </w:t>
      </w:r>
      <w:proofErr w:type="spellStart"/>
      <w:r>
        <w:t>Naomichi</w:t>
      </w:r>
      <w:proofErr w:type="spellEnd"/>
      <w:r>
        <w:t xml:space="preserve"> </w:t>
      </w:r>
      <w:proofErr w:type="spellStart"/>
      <w:r>
        <w:t>Ogihara</w:t>
      </w:r>
      <w:proofErr w:type="spellEnd"/>
      <w:r>
        <w:t xml:space="preserve">, et al. 2013. “Contributions of Phase Resetting and </w:t>
      </w:r>
      <w:proofErr w:type="spellStart"/>
      <w:r>
        <w:t>Interlimb</w:t>
      </w:r>
      <w:proofErr w:type="spellEnd"/>
      <w:r>
        <w:t xml:space="preserve"> Coordination to the Adaptive Control of Hindlimb Obstacle Avoidance during Locomotion in Rats: A Simulation Study.” </w:t>
      </w:r>
      <w:r>
        <w:rPr>
          <w:i/>
          <w:iCs/>
        </w:rPr>
        <w:t>Biological Cybernetics</w:t>
      </w:r>
      <w:r>
        <w:t xml:space="preserve"> 107 (2): 201–16. https://doi.org/10.1007/s00422-013-0546-6.</w:t>
      </w:r>
    </w:p>
    <w:p w14:paraId="2D80649A" w14:textId="77777777" w:rsidR="00A1402B" w:rsidRDefault="00A1402B" w:rsidP="00A1402B">
      <w:pPr>
        <w:pStyle w:val="Bibliography"/>
      </w:pPr>
      <w:r>
        <w:t xml:space="preserve">Avella, A. d’, and E. </w:t>
      </w:r>
      <w:proofErr w:type="spellStart"/>
      <w:r>
        <w:t>Bizzi</w:t>
      </w:r>
      <w:proofErr w:type="spellEnd"/>
      <w:r>
        <w:t xml:space="preserve">. 2005. “Shared and Specific Muscle Synergies in Natural Motor Behaviors.” </w:t>
      </w:r>
      <w:r>
        <w:rPr>
          <w:i/>
          <w:iCs/>
        </w:rPr>
        <w:t>Proceedings of the National Academy of Sciences</w:t>
      </w:r>
      <w:r>
        <w:t xml:space="preserve"> 102 (8): 3076–81. https://doi.org/10.1073/pnas.0500199102.</w:t>
      </w:r>
    </w:p>
    <w:p w14:paraId="31A02B88" w14:textId="77777777" w:rsidR="00A1402B" w:rsidRDefault="00A1402B" w:rsidP="00A1402B">
      <w:pPr>
        <w:pStyle w:val="Bibliography"/>
      </w:pPr>
      <w:r>
        <w:t xml:space="preserve">Avella, Andrea d’, Philippe </w:t>
      </w:r>
      <w:proofErr w:type="spellStart"/>
      <w:r>
        <w:t>Saltiel</w:t>
      </w:r>
      <w:proofErr w:type="spellEnd"/>
      <w:r>
        <w:t xml:space="preserve">, and Emilio </w:t>
      </w:r>
      <w:proofErr w:type="spellStart"/>
      <w:r>
        <w:t>Bizzi</w:t>
      </w:r>
      <w:proofErr w:type="spellEnd"/>
      <w:r>
        <w:t xml:space="preserve">. 2003. “Combinations of Muscle Synergies in the Construction of a Natural Motor Behavior.” </w:t>
      </w:r>
      <w:r>
        <w:rPr>
          <w:i/>
          <w:iCs/>
        </w:rPr>
        <w:t>Nature Neuroscience</w:t>
      </w:r>
      <w:r>
        <w:t xml:space="preserve"> 6 (3): 300–308. https://doi.org/10.1038/nn1010.</w:t>
      </w:r>
    </w:p>
    <w:p w14:paraId="68B2D419" w14:textId="77777777" w:rsidR="00A1402B" w:rsidRDefault="00A1402B" w:rsidP="00A1402B">
      <w:pPr>
        <w:pStyle w:val="Bibliography"/>
      </w:pPr>
      <w:r>
        <w:t xml:space="preserve">Beer, Randall D., Hillel J. </w:t>
      </w:r>
      <w:proofErr w:type="spellStart"/>
      <w:r>
        <w:t>Chiel</w:t>
      </w:r>
      <w:proofErr w:type="spellEnd"/>
      <w:r>
        <w:t xml:space="preserve">,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2F7FBF2A" w14:textId="77777777" w:rsidR="00A1402B" w:rsidRDefault="00A1402B" w:rsidP="00A1402B">
      <w:pPr>
        <w:pStyle w:val="Bibliography"/>
      </w:pPr>
      <w:r>
        <w:t xml:space="preserve">Beer, Randall D., Roger D. Quinn, Hillel J. </w:t>
      </w:r>
      <w:proofErr w:type="spellStart"/>
      <w:r>
        <w:t>Chiel</w:t>
      </w:r>
      <w:proofErr w:type="spellEnd"/>
      <w:r>
        <w:t xml:space="preserve">, and Roy E. </w:t>
      </w:r>
      <w:proofErr w:type="spellStart"/>
      <w:r>
        <w:t>Ritzmann</w:t>
      </w:r>
      <w:proofErr w:type="spellEnd"/>
      <w:r>
        <w:t xml:space="preserve">. 1997. “Biologically Inspired Approaches to Robotics: What Can We Learn from Insects?” </w:t>
      </w:r>
      <w:proofErr w:type="spellStart"/>
      <w:r>
        <w:rPr>
          <w:i/>
          <w:iCs/>
        </w:rPr>
        <w:t>Commun</w:t>
      </w:r>
      <w:proofErr w:type="spellEnd"/>
      <w:r>
        <w:rPr>
          <w:i/>
          <w:iCs/>
        </w:rPr>
        <w:t>. ACM</w:t>
      </w:r>
      <w:r>
        <w:t xml:space="preserve"> 40 (3): 30–38. https://doi.org/10.1145/245108.245118.</w:t>
      </w:r>
    </w:p>
    <w:p w14:paraId="52D5804E" w14:textId="77777777" w:rsidR="00A1402B" w:rsidRDefault="00A1402B" w:rsidP="00A1402B">
      <w:pPr>
        <w:pStyle w:val="Bibliography"/>
      </w:pPr>
      <w:proofErr w:type="spellStart"/>
      <w:r>
        <w:t>Berniker</w:t>
      </w:r>
      <w:proofErr w:type="spellEnd"/>
      <w:r>
        <w:t xml:space="preserve">, M., A. </w:t>
      </w:r>
      <w:proofErr w:type="spellStart"/>
      <w:r>
        <w:t>Jarc</w:t>
      </w:r>
      <w:proofErr w:type="spellEnd"/>
      <w:r>
        <w:t xml:space="preserve">, K. </w:t>
      </w:r>
      <w:proofErr w:type="spellStart"/>
      <w:r>
        <w:t>Kording</w:t>
      </w:r>
      <w:proofErr w:type="spellEnd"/>
      <w:r>
        <w:t xml:space="preserve">, and M. </w:t>
      </w:r>
      <w:proofErr w:type="spellStart"/>
      <w:r>
        <w:t>Tresch</w:t>
      </w:r>
      <w:proofErr w:type="spellEnd"/>
      <w:r>
        <w:t xml:space="preserve">. 2016. “A Probabilistic Analysis of Muscle Force Uncertainty for Control.” </w:t>
      </w:r>
      <w:r>
        <w:rPr>
          <w:i/>
          <w:iCs/>
        </w:rPr>
        <w:t>IEEE Transactions on Biomedical Engineering</w:t>
      </w:r>
      <w:r>
        <w:t xml:space="preserve"> 63 (11): 2359–67. https://doi.org/10.1109/TBME.2016.2531083.</w:t>
      </w:r>
    </w:p>
    <w:p w14:paraId="63A80634" w14:textId="77777777" w:rsidR="00A1402B" w:rsidRDefault="00A1402B" w:rsidP="00A1402B">
      <w:pPr>
        <w:pStyle w:val="Bibliography"/>
      </w:pPr>
      <w:proofErr w:type="spellStart"/>
      <w:r>
        <w:t>Berniker</w:t>
      </w:r>
      <w:proofErr w:type="spellEnd"/>
      <w:r>
        <w:t xml:space="preserve">, Max, Anthony </w:t>
      </w:r>
      <w:proofErr w:type="spellStart"/>
      <w:r>
        <w:t>Jarc</w:t>
      </w:r>
      <w:proofErr w:type="spellEnd"/>
      <w:r>
        <w:t xml:space="preserve">, Emilio </w:t>
      </w:r>
      <w:proofErr w:type="spellStart"/>
      <w:r>
        <w:t>Bizzi</w:t>
      </w:r>
      <w:proofErr w:type="spellEnd"/>
      <w:r>
        <w:t xml:space="preserve">, and Matthew C. </w:t>
      </w:r>
      <w:proofErr w:type="spellStart"/>
      <w:r>
        <w:t>Tresch</w:t>
      </w:r>
      <w:proofErr w:type="spellEnd"/>
      <w:r>
        <w:t xml:space="preserve">. 2009. “Simplified and Effective Motor Control Based on Muscle Synergies to Exploit Musculoskeletal Dynamics.” </w:t>
      </w:r>
      <w:r>
        <w:rPr>
          <w:i/>
          <w:iCs/>
        </w:rPr>
        <w:t>Proceedings of the National Academy of Sciences</w:t>
      </w:r>
      <w:r>
        <w:t>, April, 6. https://doi.org/10.1073/pnas.0901512106.</w:t>
      </w:r>
    </w:p>
    <w:p w14:paraId="4002D8E0" w14:textId="77777777" w:rsidR="00A1402B" w:rsidRDefault="00A1402B" w:rsidP="00A1402B">
      <w:pPr>
        <w:pStyle w:val="Bibliography"/>
      </w:pPr>
      <w:proofErr w:type="spellStart"/>
      <w:r>
        <w:t>Bouisset</w:t>
      </w:r>
      <w:proofErr w:type="spellEnd"/>
      <w:r>
        <w:t xml:space="preserve">, S. 1973. “EMG and Muscle Force in Normal Motor Activities.” </w:t>
      </w:r>
      <w:r>
        <w:rPr>
          <w:i/>
          <w:iCs/>
        </w:rPr>
        <w:t xml:space="preserve">New Concepts of the Motor Unit, Neuromuscular Disorders, </w:t>
      </w:r>
      <w:proofErr w:type="spellStart"/>
      <w:r>
        <w:rPr>
          <w:i/>
          <w:iCs/>
        </w:rPr>
        <w:t>Electromyographic</w:t>
      </w:r>
      <w:proofErr w:type="spellEnd"/>
      <w:r>
        <w:rPr>
          <w:i/>
          <w:iCs/>
        </w:rPr>
        <w:t xml:space="preserve"> Kinesiology</w:t>
      </w:r>
      <w:r>
        <w:t xml:space="preserve"> 1: 547–83. https://doi.org/10.1159/000394059.</w:t>
      </w:r>
    </w:p>
    <w:p w14:paraId="4846D700" w14:textId="77777777" w:rsidR="00A1402B" w:rsidRDefault="00A1402B" w:rsidP="00A1402B">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60B2FBBB" w14:textId="77777777" w:rsidR="00A1402B" w:rsidRDefault="00A1402B" w:rsidP="00A1402B">
      <w:pPr>
        <w:pStyle w:val="Bibliography"/>
      </w:pPr>
      <w:r>
        <w:t xml:space="preserve">Buchanan, T. S., D. P. </w:t>
      </w:r>
      <w:proofErr w:type="spellStart"/>
      <w:r>
        <w:t>Almdale</w:t>
      </w:r>
      <w:proofErr w:type="spellEnd"/>
      <w:r>
        <w:t xml:space="preserve">, J. L. Lewis, and W. Z. </w:t>
      </w:r>
      <w:proofErr w:type="spellStart"/>
      <w:r>
        <w:t>Rymer</w:t>
      </w:r>
      <w:proofErr w:type="spellEnd"/>
      <w:r>
        <w:t xml:space="preserve">. 1986. “Characteristics of Synergic Relations during Isometric Contractions of Human Elbow Muscles.” </w:t>
      </w:r>
      <w:r>
        <w:rPr>
          <w:i/>
          <w:iCs/>
        </w:rPr>
        <w:t>Journal of Neurophysiology</w:t>
      </w:r>
      <w:r>
        <w:t xml:space="preserve"> 56 (5): 1225–41. https://doi.org/10.1152/jn.1986.56.5.1225.</w:t>
      </w:r>
    </w:p>
    <w:p w14:paraId="4D7021E1" w14:textId="77777777" w:rsidR="00A1402B" w:rsidRDefault="00A1402B" w:rsidP="00A1402B">
      <w:pPr>
        <w:pStyle w:val="Bibliography"/>
      </w:pPr>
      <w:r>
        <w:t xml:space="preserve">Buchanan, Thomas S., David G. Lloyd, Kurt Manal, and Thor F. </w:t>
      </w:r>
      <w:proofErr w:type="spellStart"/>
      <w:r>
        <w:t>Besier</w:t>
      </w:r>
      <w:proofErr w:type="spellEnd"/>
      <w:r>
        <w:t>. 2004. “</w:t>
      </w:r>
      <w:proofErr w:type="spellStart"/>
      <w:r>
        <w:t>Neuromusculoskeletal</w:t>
      </w:r>
      <w:proofErr w:type="spellEnd"/>
      <w:r>
        <w:t xml:space="preserve"> Modeling: Estimation of Muscle Forces and Joint Moments and Movements </w:t>
      </w:r>
      <w:proofErr w:type="gramStart"/>
      <w:r>
        <w:t>From</w:t>
      </w:r>
      <w:proofErr w:type="gramEnd"/>
      <w:r>
        <w:t xml:space="preserve"> Measurements of Neural Command.” </w:t>
      </w:r>
      <w:r>
        <w:rPr>
          <w:i/>
          <w:iCs/>
        </w:rPr>
        <w:t>Journal of Applied Biomechanics</w:t>
      </w:r>
      <w:r>
        <w:t xml:space="preserve"> 20 (4): 367–95.</w:t>
      </w:r>
    </w:p>
    <w:p w14:paraId="61D0929F" w14:textId="77777777" w:rsidR="00A1402B" w:rsidRDefault="00A1402B" w:rsidP="00A1402B">
      <w:pPr>
        <w:pStyle w:val="Bibliography"/>
      </w:pPr>
      <w:r>
        <w:t xml:space="preserve">Buchanan, Thomas S., and David A. </w:t>
      </w:r>
      <w:proofErr w:type="spellStart"/>
      <w:r>
        <w:t>Shreeve</w:t>
      </w:r>
      <w:proofErr w:type="spellEnd"/>
      <w:r>
        <w:t xml:space="preserve">. 1996. “An Evaluation of Optimization Techniques for the Prediction of Muscle Activation Patterns </w:t>
      </w:r>
      <w:proofErr w:type="gramStart"/>
      <w:r>
        <w:t>During</w:t>
      </w:r>
      <w:proofErr w:type="gramEnd"/>
      <w:r>
        <w:t xml:space="preserve"> Isometric Tasks.” </w:t>
      </w:r>
      <w:r>
        <w:rPr>
          <w:i/>
          <w:iCs/>
        </w:rPr>
        <w:t>Journal of Biomechanical Engineering</w:t>
      </w:r>
      <w:r>
        <w:t xml:space="preserve"> 118 (4): 565–74. https://doi.org/10.1115/1.2796044.</w:t>
      </w:r>
    </w:p>
    <w:p w14:paraId="1995CE75" w14:textId="77777777" w:rsidR="00A1402B" w:rsidRDefault="00A1402B" w:rsidP="00A1402B">
      <w:pPr>
        <w:pStyle w:val="Bibliography"/>
      </w:pPr>
      <w:proofErr w:type="spellStart"/>
      <w:r>
        <w:t>Buschmann</w:t>
      </w:r>
      <w:proofErr w:type="spellEnd"/>
      <w:r>
        <w:t xml:space="preserve">, Thomas, Alexander Ewald, Arndt von </w:t>
      </w:r>
      <w:proofErr w:type="spellStart"/>
      <w:r>
        <w:t>Twickel</w:t>
      </w:r>
      <w:proofErr w:type="spellEnd"/>
      <w:r>
        <w:t xml:space="preserve">, and </w:t>
      </w:r>
      <w:proofErr w:type="spellStart"/>
      <w:r>
        <w:t>Ansgar</w:t>
      </w:r>
      <w:proofErr w:type="spellEnd"/>
      <w:r>
        <w:t xml:space="preserve"> </w:t>
      </w:r>
      <w:proofErr w:type="spellStart"/>
      <w:r>
        <w:t>Büschges</w:t>
      </w:r>
      <w:proofErr w:type="spellEnd"/>
      <w:r>
        <w:t xml:space="preserve">. 2015. “Controlling Legs for Locomotion—Insights from Robotics and Neurobiology.” </w:t>
      </w:r>
      <w:proofErr w:type="spellStart"/>
      <w:r>
        <w:rPr>
          <w:i/>
          <w:iCs/>
        </w:rPr>
        <w:t>Bioinspiration</w:t>
      </w:r>
      <w:proofErr w:type="spellEnd"/>
      <w:r>
        <w:rPr>
          <w:i/>
          <w:iCs/>
        </w:rPr>
        <w:t xml:space="preserve"> &amp; </w:t>
      </w:r>
      <w:proofErr w:type="spellStart"/>
      <w:r>
        <w:rPr>
          <w:i/>
          <w:iCs/>
        </w:rPr>
        <w:t>Biomimetics</w:t>
      </w:r>
      <w:proofErr w:type="spellEnd"/>
      <w:r>
        <w:t xml:space="preserve"> 10 (4): 041001. https://doi.org/10.1088/1748-3190/10/4/041001.</w:t>
      </w:r>
    </w:p>
    <w:p w14:paraId="231E192D" w14:textId="77777777" w:rsidR="00A1402B" w:rsidRDefault="00A1402B" w:rsidP="00A1402B">
      <w:pPr>
        <w:pStyle w:val="Bibliography"/>
      </w:pPr>
      <w:r>
        <w:t xml:space="preserve">Chang, Sarah R., Mark J. </w:t>
      </w:r>
      <w:proofErr w:type="spellStart"/>
      <w:r>
        <w:t>Nandor</w:t>
      </w:r>
      <w:proofErr w:type="spellEnd"/>
      <w:r>
        <w:t xml:space="preserve">, Lu Li, Rudi </w:t>
      </w:r>
      <w:proofErr w:type="spellStart"/>
      <w:r>
        <w:t>Kobetic</w:t>
      </w:r>
      <w:proofErr w:type="spellEnd"/>
      <w:r>
        <w:t xml:space="preserve">, Kevin M. </w:t>
      </w:r>
      <w:proofErr w:type="spellStart"/>
      <w:r>
        <w:t>Foglyano</w:t>
      </w:r>
      <w:proofErr w:type="spellEnd"/>
      <w:r>
        <w:t xml:space="preserve">, John R. </w:t>
      </w:r>
      <w:proofErr w:type="spellStart"/>
      <w:r>
        <w:t>Schnellenberger</w:t>
      </w:r>
      <w:proofErr w:type="spellEnd"/>
      <w:r>
        <w:t xml:space="preserve">, Musa L. </w:t>
      </w:r>
      <w:proofErr w:type="spellStart"/>
      <w:r>
        <w:t>Audu</w:t>
      </w:r>
      <w:proofErr w:type="spellEnd"/>
      <w:r>
        <w:t xml:space="preserve">, Gilles Pinault, Roger D. Quinn, and Ronald J. </w:t>
      </w:r>
      <w:proofErr w:type="spellStart"/>
      <w:r>
        <w:t>Triolo</w:t>
      </w:r>
      <w:proofErr w:type="spellEnd"/>
      <w:r>
        <w:t xml:space="preserve">. 2017. “A Muscle-Driven Approach to Restore Stepping with an Exoskeleton for Individuals with Paraplegia.” </w:t>
      </w:r>
      <w:r>
        <w:rPr>
          <w:i/>
          <w:iCs/>
        </w:rPr>
        <w:t xml:space="preserve">Journal of </w:t>
      </w:r>
      <w:proofErr w:type="spellStart"/>
      <w:r>
        <w:rPr>
          <w:i/>
          <w:iCs/>
        </w:rPr>
        <w:t>NeuroEngineering</w:t>
      </w:r>
      <w:proofErr w:type="spellEnd"/>
      <w:r>
        <w:rPr>
          <w:i/>
          <w:iCs/>
        </w:rPr>
        <w:t xml:space="preserve"> and Rehabilitation</w:t>
      </w:r>
      <w:r>
        <w:t xml:space="preserve"> 14 (1): 48. https://doi.org/10.1186/s12984-017-0258-6.</w:t>
      </w:r>
    </w:p>
    <w:p w14:paraId="54B88F70" w14:textId="77777777" w:rsidR="00A1402B" w:rsidRDefault="00A1402B" w:rsidP="00A1402B">
      <w:pPr>
        <w:pStyle w:val="Bibliography"/>
      </w:pPr>
      <w:r>
        <w:lastRenderedPageBreak/>
        <w:t xml:space="preserve">Charles, James P., Ornella </w:t>
      </w:r>
      <w:proofErr w:type="spellStart"/>
      <w:r>
        <w:t>Cappellari</w:t>
      </w:r>
      <w:proofErr w:type="spellEnd"/>
      <w:r>
        <w:t xml:space="preserve">,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4763AF74" w14:textId="77777777" w:rsidR="00A1402B" w:rsidRDefault="00A1402B" w:rsidP="00A1402B">
      <w:pPr>
        <w:pStyle w:val="Bibliography"/>
      </w:pPr>
      <w:r>
        <w:t xml:space="preserve">Chia </w:t>
      </w:r>
      <w:proofErr w:type="spellStart"/>
      <w:r>
        <w:t>Bejarano</w:t>
      </w:r>
      <w:proofErr w:type="spellEnd"/>
      <w:r>
        <w:t xml:space="preserve">, Noelia, Alessandra </w:t>
      </w:r>
      <w:proofErr w:type="spellStart"/>
      <w:r>
        <w:t>Pedrocchi</w:t>
      </w:r>
      <w:proofErr w:type="spellEnd"/>
      <w:r>
        <w:t xml:space="preserve">, Antonio </w:t>
      </w:r>
      <w:proofErr w:type="spellStart"/>
      <w:r>
        <w:t>Nardone</w:t>
      </w:r>
      <w:proofErr w:type="spellEnd"/>
      <w:r>
        <w:t xml:space="preserve">, Marco </w:t>
      </w:r>
      <w:proofErr w:type="spellStart"/>
      <w:r>
        <w:t>Schieppati</w:t>
      </w:r>
      <w:proofErr w:type="spellEnd"/>
      <w:r>
        <w:t xml:space="preserve">, Walter </w:t>
      </w:r>
      <w:proofErr w:type="spellStart"/>
      <w:r>
        <w:t>Baccinelli</w:t>
      </w:r>
      <w:proofErr w:type="spellEnd"/>
      <w:r>
        <w:t xml:space="preserve">, Marco </w:t>
      </w:r>
      <w:proofErr w:type="spellStart"/>
      <w:r>
        <w:t>Monticone</w:t>
      </w:r>
      <w:proofErr w:type="spellEnd"/>
      <w:r>
        <w:t xml:space="preserve">, Giancarlo </w:t>
      </w:r>
      <w:proofErr w:type="spellStart"/>
      <w:r>
        <w:t>Ferrigno</w:t>
      </w:r>
      <w:proofErr w:type="spellEnd"/>
      <w:r>
        <w:t xml:space="preserve">, and Simona Ferrante. 2017. “Tuning of Muscle Synergies </w:t>
      </w:r>
      <w:proofErr w:type="gramStart"/>
      <w:r>
        <w:t>During</w:t>
      </w:r>
      <w:proofErr w:type="gramEnd"/>
      <w:r>
        <w:t xml:space="preserve"> Walking Along Rectilinear and Curvilinear Trajectories in Humans.” </w:t>
      </w:r>
      <w:r>
        <w:rPr>
          <w:i/>
          <w:iCs/>
        </w:rPr>
        <w:t>Annals of Biomedical Engineering</w:t>
      </w:r>
      <w:r>
        <w:t xml:space="preserve"> 45 (5): 1204–18. https://doi.org/10.1007/s10439-017-1802-z.</w:t>
      </w:r>
    </w:p>
    <w:p w14:paraId="564EC0F8" w14:textId="77777777" w:rsidR="00A1402B" w:rsidRDefault="00A1402B" w:rsidP="00A1402B">
      <w:pPr>
        <w:pStyle w:val="Bibliography"/>
      </w:pPr>
      <w:proofErr w:type="spellStart"/>
      <w:r>
        <w:t>Chiel</w:t>
      </w:r>
      <w:proofErr w:type="spellEnd"/>
      <w:r>
        <w:t xml:space="preserve">, Hillel J., and Randall D. Beer. 1997. “The Brain Has a Body: Adaptive Behavior Emerges from Interactions of Nervous System, Body and Environment.” </w:t>
      </w:r>
      <w:r>
        <w:rPr>
          <w:i/>
          <w:iCs/>
        </w:rPr>
        <w:t>Trends in Neurosciences</w:t>
      </w:r>
      <w:r>
        <w:t xml:space="preserve"> 20 (12): 553–57. https://doi.org/10.1016/S0166-</w:t>
      </w:r>
      <w:proofErr w:type="gramStart"/>
      <w:r>
        <w:t>2236(</w:t>
      </w:r>
      <w:proofErr w:type="gramEnd"/>
      <w:r>
        <w:t>97)01149-1.</w:t>
      </w:r>
    </w:p>
    <w:p w14:paraId="264DBD0B" w14:textId="77777777" w:rsidR="00A1402B" w:rsidRDefault="00A1402B" w:rsidP="00A1402B">
      <w:pPr>
        <w:pStyle w:val="Bibliography"/>
      </w:pPr>
      <w:proofErr w:type="spellStart"/>
      <w:r>
        <w:t>Chiel</w:t>
      </w:r>
      <w:proofErr w:type="spellEnd"/>
      <w:r>
        <w:t xml:space="preserve">, Hillel J., Lena H. Ting, </w:t>
      </w:r>
      <w:proofErr w:type="spellStart"/>
      <w:r>
        <w:t>Örjan</w:t>
      </w:r>
      <w:proofErr w:type="spellEnd"/>
      <w:r>
        <w:t xml:space="preserve"> </w:t>
      </w:r>
      <w:proofErr w:type="spellStart"/>
      <w:r>
        <w:t>Ekeberg</w:t>
      </w:r>
      <w:proofErr w:type="spellEnd"/>
      <w:r>
        <w:t xml:space="preserve">, and </w:t>
      </w:r>
      <w:proofErr w:type="spellStart"/>
      <w:r>
        <w:t>Mitra</w:t>
      </w:r>
      <w:proofErr w:type="spellEnd"/>
      <w:r>
        <w:t xml:space="preserve"> J. Z. Hartmann. 2009. “The Brain in Its Body: Motor Control and Sensing in a Biomechanical Context.” </w:t>
      </w:r>
      <w:r>
        <w:rPr>
          <w:i/>
          <w:iCs/>
        </w:rPr>
        <w:t>Journal of Neuroscience</w:t>
      </w:r>
      <w:r>
        <w:t xml:space="preserve"> 29 (41): 12807–14. https://doi.org/10.1523/JNEUROSCI.3338-09.2009.</w:t>
      </w:r>
    </w:p>
    <w:p w14:paraId="0F5A0566" w14:textId="77777777" w:rsidR="00A1402B" w:rsidRDefault="00A1402B" w:rsidP="00A1402B">
      <w:pPr>
        <w:pStyle w:val="Bibliography"/>
      </w:pPr>
      <w:r>
        <w:t xml:space="preserve">Cleland, John. 1867. “On the Actions of Muscles Passing over More than One Joint.” </w:t>
      </w:r>
      <w:r>
        <w:rPr>
          <w:i/>
          <w:iCs/>
        </w:rPr>
        <w:t>Journal of Anatomy and Physiology</w:t>
      </w:r>
      <w:r>
        <w:t xml:space="preserve"> 1 (1): 85–93.</w:t>
      </w:r>
    </w:p>
    <w:p w14:paraId="0B8DC897" w14:textId="77777777" w:rsidR="00A1402B" w:rsidRDefault="00A1402B" w:rsidP="00A1402B">
      <w:pPr>
        <w:pStyle w:val="Bibliography"/>
      </w:pPr>
      <w:proofErr w:type="spellStart"/>
      <w:r>
        <w:t>Cofer</w:t>
      </w:r>
      <w:proofErr w:type="spellEnd"/>
      <w:r>
        <w:t xml:space="preserve">, David, Gennady </w:t>
      </w:r>
      <w:proofErr w:type="spellStart"/>
      <w:r>
        <w:t>Cymbalyuk</w:t>
      </w:r>
      <w:proofErr w:type="spellEnd"/>
      <w:r>
        <w:t xml:space="preserve">, James Reid, Ying Zhu, William J. </w:t>
      </w:r>
      <w:proofErr w:type="spellStart"/>
      <w:r>
        <w:t>Heitler</w:t>
      </w:r>
      <w:proofErr w:type="spellEnd"/>
      <w:r>
        <w:t>, and Donald H. Edwards. 2010. “</w:t>
      </w:r>
      <w:proofErr w:type="spellStart"/>
      <w:r>
        <w:t>AnimatLab</w:t>
      </w:r>
      <w:proofErr w:type="spellEnd"/>
      <w:r>
        <w:t xml:space="preserve">: A 3D Graphics Environment for Neuromechanical Simulations.” </w:t>
      </w:r>
      <w:r>
        <w:rPr>
          <w:i/>
          <w:iCs/>
        </w:rPr>
        <w:t>Journal of Neuroscience Methods</w:t>
      </w:r>
      <w:r>
        <w:t xml:space="preserve"> 187 (2): 280–88. https://doi.org/10.1016/j.jneumeth.2010.01.005.</w:t>
      </w:r>
    </w:p>
    <w:p w14:paraId="5954F49D" w14:textId="77777777" w:rsidR="00A1402B" w:rsidRDefault="00A1402B" w:rsidP="00A1402B">
      <w:pPr>
        <w:pStyle w:val="Bibliography"/>
      </w:pPr>
      <w:proofErr w:type="spellStart"/>
      <w:r>
        <w:t>Corcos</w:t>
      </w:r>
      <w:proofErr w:type="spellEnd"/>
      <w:r>
        <w:t xml:space="preserve">, Daniel M., Gerald L. Gottlieb, Mark L. </w:t>
      </w:r>
      <w:proofErr w:type="spellStart"/>
      <w:r>
        <w:t>Latash</w:t>
      </w:r>
      <w:proofErr w:type="spellEnd"/>
      <w:r>
        <w:t xml:space="preserve">, Gil L. Almeida, and </w:t>
      </w:r>
      <w:proofErr w:type="spellStart"/>
      <w:r>
        <w:t>Gyan</w:t>
      </w:r>
      <w:proofErr w:type="spellEnd"/>
      <w:r>
        <w:t xml:space="preserve"> C. Agarwal. 1992. “Electromechanical Delay: An Experimental Artifact.” </w:t>
      </w:r>
      <w:r>
        <w:rPr>
          <w:i/>
          <w:iCs/>
        </w:rPr>
        <w:t>Journal of Electromyography and Kinesiology</w:t>
      </w:r>
      <w:r>
        <w:t xml:space="preserve"> 2 (2): 59–68. https://doi.org/10.1016/1050-</w:t>
      </w:r>
      <w:proofErr w:type="gramStart"/>
      <w:r>
        <w:t>6411(</w:t>
      </w:r>
      <w:proofErr w:type="gramEnd"/>
      <w:r>
        <w:t>92)90017-D.</w:t>
      </w:r>
    </w:p>
    <w:p w14:paraId="2B3907DF" w14:textId="77777777" w:rsidR="00A1402B" w:rsidRDefault="00A1402B" w:rsidP="00A1402B">
      <w:pPr>
        <w:pStyle w:val="Bibliography"/>
      </w:pPr>
      <w:proofErr w:type="spellStart"/>
      <w:r>
        <w:t>Crowninshield</w:t>
      </w:r>
      <w:proofErr w:type="spellEnd"/>
      <w:r>
        <w:t xml:space="preserve">, Roy D., and Richard A. Brand. 1981. “A Physiologically Based Criterion of Muscle Force Prediction in Locomotion.” </w:t>
      </w:r>
      <w:r>
        <w:rPr>
          <w:i/>
          <w:iCs/>
        </w:rPr>
        <w:t>Journal of Biomechanics</w:t>
      </w:r>
      <w:r>
        <w:t xml:space="preserve"> 14 (11): 793–801. https://doi.org/10.1016/0021-</w:t>
      </w:r>
      <w:proofErr w:type="gramStart"/>
      <w:r>
        <w:t>9290(</w:t>
      </w:r>
      <w:proofErr w:type="gramEnd"/>
      <w:r>
        <w:t>81)90035-X.</w:t>
      </w:r>
    </w:p>
    <w:p w14:paraId="45EFD1E0" w14:textId="77777777" w:rsidR="00A1402B" w:rsidRDefault="00A1402B" w:rsidP="00A1402B">
      <w:pPr>
        <w:pStyle w:val="Bibliography"/>
      </w:pPr>
      <w:proofErr w:type="spellStart"/>
      <w:r>
        <w:t>Cullins</w:t>
      </w:r>
      <w:proofErr w:type="spellEnd"/>
      <w:r>
        <w:t xml:space="preserve">, Miranda J., Kendrick M. Shaw, Jeffrey P. Gill, and Hillel J. </w:t>
      </w:r>
      <w:proofErr w:type="spellStart"/>
      <w:r>
        <w:t>Chiel</w:t>
      </w:r>
      <w:proofErr w:type="spellEnd"/>
      <w:r>
        <w:t xml:space="preserve">. 2014. “Motor Neuronal Activity Varies Least among Individuals When It Matters Most for Behavior.” </w:t>
      </w:r>
      <w:r>
        <w:rPr>
          <w:i/>
          <w:iCs/>
        </w:rPr>
        <w:t>Journal of Neurophysiology</w:t>
      </w:r>
      <w:r>
        <w:t xml:space="preserve"> 113 (3): 981–1000. https://doi.org/10.1152/jn.00729.2014.</w:t>
      </w:r>
    </w:p>
    <w:p w14:paraId="1C534C61" w14:textId="77777777" w:rsidR="00A1402B" w:rsidRDefault="00A1402B" w:rsidP="00A1402B">
      <w:pPr>
        <w:pStyle w:val="Bibliography"/>
      </w:pPr>
      <w:r>
        <w:t xml:space="preserve">Deng, </w:t>
      </w:r>
      <w:proofErr w:type="spellStart"/>
      <w:r>
        <w:t>Kaiyu</w:t>
      </w:r>
      <w:proofErr w:type="spellEnd"/>
      <w:r>
        <w:t xml:space="preserve">, Nicholas S. </w:t>
      </w:r>
      <w:proofErr w:type="spellStart"/>
      <w:r>
        <w:t>Szczecinski</w:t>
      </w:r>
      <w:proofErr w:type="spellEnd"/>
      <w:r>
        <w:t xml:space="preserve">, Dirk Arnold, Emanuel </w:t>
      </w:r>
      <w:proofErr w:type="spellStart"/>
      <w:r>
        <w:t>Andrada</w:t>
      </w:r>
      <w:proofErr w:type="spellEnd"/>
      <w:r>
        <w:t xml:space="preserve">, Martin S. Fischer, Roger D. Quinn, and Alexander J. Hunt. 2019. “Neuromechanical Model of Rat Hindlimb Walking with Two-Layer CPGs.” </w:t>
      </w:r>
      <w:proofErr w:type="spellStart"/>
      <w:r>
        <w:rPr>
          <w:i/>
          <w:iCs/>
        </w:rPr>
        <w:t>Biomimetics</w:t>
      </w:r>
      <w:proofErr w:type="spellEnd"/>
      <w:r>
        <w:t xml:space="preserve"> 4 (1): 21. https://doi.org/10.3390/biomimetics4010021.</w:t>
      </w:r>
    </w:p>
    <w:p w14:paraId="42A5DC16" w14:textId="77777777" w:rsidR="00A1402B" w:rsidRDefault="00A1402B" w:rsidP="00A1402B">
      <w:pPr>
        <w:pStyle w:val="Bibliography"/>
      </w:pPr>
      <w:r>
        <w:t xml:space="preserve">Dutta, </w:t>
      </w:r>
      <w:proofErr w:type="spellStart"/>
      <w:r>
        <w:t>Sourav</w:t>
      </w:r>
      <w:proofErr w:type="spellEnd"/>
      <w:r>
        <w:t xml:space="preserve">, </w:t>
      </w:r>
      <w:proofErr w:type="spellStart"/>
      <w:r>
        <w:t>Abhinav</w:t>
      </w:r>
      <w:proofErr w:type="spellEnd"/>
      <w:r>
        <w:t xml:space="preserve"> </w:t>
      </w:r>
      <w:proofErr w:type="spellStart"/>
      <w:r>
        <w:t>Parihar</w:t>
      </w:r>
      <w:proofErr w:type="spellEnd"/>
      <w:r>
        <w:t xml:space="preserve">, Abhishek Khanna, Jorge Gomez, </w:t>
      </w:r>
      <w:proofErr w:type="spellStart"/>
      <w:r>
        <w:t>Wriddhi</w:t>
      </w:r>
      <w:proofErr w:type="spellEnd"/>
      <w:r>
        <w:t xml:space="preserve"> Chakraborty, Matthew Jerry, Benjamin Grisafe, </w:t>
      </w:r>
      <w:proofErr w:type="spellStart"/>
      <w:r>
        <w:t>Arijit</w:t>
      </w:r>
      <w:proofErr w:type="spellEnd"/>
      <w:r>
        <w:t xml:space="preserve"> </w:t>
      </w:r>
      <w:proofErr w:type="spellStart"/>
      <w:r>
        <w:t>Raychowdhury</w:t>
      </w:r>
      <w:proofErr w:type="spellEnd"/>
      <w:r>
        <w:t xml:space="preserve">, and Suman </w:t>
      </w:r>
      <w:proofErr w:type="spellStart"/>
      <w:r>
        <w:t>Datta</w:t>
      </w:r>
      <w:proofErr w:type="spellEnd"/>
      <w:r>
        <w:t xml:space="preserve">. 2019. “Programmable Coupled Oscillators for Synchronized Locomotion.” </w:t>
      </w:r>
      <w:r>
        <w:rPr>
          <w:i/>
          <w:iCs/>
        </w:rPr>
        <w:t>Nature Communications</w:t>
      </w:r>
      <w:r>
        <w:t xml:space="preserve"> 10 (1): 1–10. https://doi.org/10.1038/s41467-019-11198-6.</w:t>
      </w:r>
    </w:p>
    <w:p w14:paraId="6FF91054" w14:textId="77777777" w:rsidR="00A1402B" w:rsidRDefault="00A1402B" w:rsidP="00A1402B">
      <w:pPr>
        <w:pStyle w:val="Bibliography"/>
      </w:pPr>
      <w:proofErr w:type="spellStart"/>
      <w:r>
        <w:t>Duysens</w:t>
      </w:r>
      <w:proofErr w:type="spellEnd"/>
      <w:r>
        <w:t xml:space="preserve">, Jacques, and Arturo </w:t>
      </w:r>
      <w:proofErr w:type="spellStart"/>
      <w:r>
        <w:t>Forner</w:t>
      </w:r>
      <w:proofErr w:type="spellEnd"/>
      <w:r>
        <w:t xml:space="preserve">-Cordero. 2019. “A Controller Perspective on Biological Gait Control: Reflexes and Central Pattern Generators.” </w:t>
      </w:r>
      <w:r>
        <w:rPr>
          <w:i/>
          <w:iCs/>
        </w:rPr>
        <w:t>Annual Reviews in Control</w:t>
      </w:r>
      <w:r>
        <w:t>, April. https://doi.org/10.1016/j.arcontrol.2019.04.004.</w:t>
      </w:r>
    </w:p>
    <w:p w14:paraId="40F46CA3" w14:textId="77777777" w:rsidR="00A1402B" w:rsidRDefault="00A1402B" w:rsidP="00A1402B">
      <w:pPr>
        <w:pStyle w:val="Bibliography"/>
      </w:pPr>
      <w:proofErr w:type="spellStart"/>
      <w:r>
        <w:t>Ekeberg</w:t>
      </w:r>
      <w:proofErr w:type="spellEnd"/>
      <w:r>
        <w:t xml:space="preserve">, </w:t>
      </w:r>
      <w:proofErr w:type="spellStart"/>
      <w:r>
        <w:t>Örjan</w:t>
      </w:r>
      <w:proofErr w:type="spellEnd"/>
      <w:r>
        <w:t xml:space="preserve">, and Keir Pearson. 2005. “Computer Simulation of Stepping in the Hind Legs of the Cat: An Examination of Mechanisms Regulating the Stance-to-Swing Transition.” </w:t>
      </w:r>
      <w:r>
        <w:rPr>
          <w:i/>
          <w:iCs/>
        </w:rPr>
        <w:t>Journal of Neurophysiology</w:t>
      </w:r>
      <w:r>
        <w:t xml:space="preserve"> 94 (6): 4256–68. https://doi.org/10.1152/jn.00065.2005.</w:t>
      </w:r>
    </w:p>
    <w:p w14:paraId="7BF88872" w14:textId="77777777" w:rsidR="00A1402B" w:rsidRDefault="00A1402B" w:rsidP="00A1402B">
      <w:pPr>
        <w:pStyle w:val="Bibliography"/>
      </w:pPr>
      <w:proofErr w:type="spellStart"/>
      <w:r>
        <w:t>Eng</w:t>
      </w:r>
      <w:proofErr w:type="spellEnd"/>
      <w:r>
        <w:t xml:space="preserve">, Carolyn M., Laura H. Smallwood, Maria Pia </w:t>
      </w:r>
      <w:proofErr w:type="spellStart"/>
      <w:r>
        <w:t>Rainiero</w:t>
      </w:r>
      <w:proofErr w:type="spellEnd"/>
      <w:r>
        <w:t xml:space="preserve">, Michele </w:t>
      </w:r>
      <w:proofErr w:type="spellStart"/>
      <w:r>
        <w:t>Lahey</w:t>
      </w:r>
      <w:proofErr w:type="spellEnd"/>
      <w:r>
        <w:t xml:space="preserve">, Samuel R. Ward, and Richard L. </w:t>
      </w:r>
      <w:proofErr w:type="spellStart"/>
      <w:r>
        <w:t>Lieber</w:t>
      </w:r>
      <w:proofErr w:type="spellEnd"/>
      <w:r>
        <w:t xml:space="preserve">. 2008. “Scaling of Muscle Architecture and Fiber Types in the Rat Hindlimb.” </w:t>
      </w:r>
      <w:r>
        <w:rPr>
          <w:i/>
          <w:iCs/>
        </w:rPr>
        <w:t>Journal of Experimental Biology</w:t>
      </w:r>
      <w:r>
        <w:t xml:space="preserve"> 211 (14): 2336–45. https://doi.org/10.1242/jeb.017640.</w:t>
      </w:r>
    </w:p>
    <w:p w14:paraId="08977873" w14:textId="77777777" w:rsidR="00A1402B" w:rsidRDefault="00A1402B" w:rsidP="00A1402B">
      <w:pPr>
        <w:pStyle w:val="Bibliography"/>
      </w:pPr>
      <w:proofErr w:type="spellStart"/>
      <w:r>
        <w:t>Ettema</w:t>
      </w:r>
      <w:proofErr w:type="spellEnd"/>
      <w:r>
        <w:t xml:space="preserve">, </w:t>
      </w:r>
      <w:proofErr w:type="spellStart"/>
      <w:r>
        <w:t>Gertjan</w:t>
      </w:r>
      <w:proofErr w:type="spellEnd"/>
      <w:r>
        <w:t xml:space="preserve"> J. C., and Peter A. </w:t>
      </w:r>
      <w:proofErr w:type="spellStart"/>
      <w:r>
        <w:t>Huijing</w:t>
      </w:r>
      <w:proofErr w:type="spellEnd"/>
      <w:r>
        <w:t xml:space="preserve">. 1989. “Properties of the Tendinous Structures and Series Elastic Component of EDL Muscle-Tendon Complex of the Rat.” </w:t>
      </w:r>
      <w:r>
        <w:rPr>
          <w:i/>
          <w:iCs/>
        </w:rPr>
        <w:t>Journal of Biomechanics</w:t>
      </w:r>
      <w:r>
        <w:t xml:space="preserve"> 22 (11): 1209–15. https://doi.org/10.1016/0021-</w:t>
      </w:r>
      <w:proofErr w:type="gramStart"/>
      <w:r>
        <w:t>9290(</w:t>
      </w:r>
      <w:proofErr w:type="gramEnd"/>
      <w:r>
        <w:t>89)90223-6.</w:t>
      </w:r>
    </w:p>
    <w:p w14:paraId="35F49125" w14:textId="77777777" w:rsidR="00A1402B" w:rsidRDefault="00A1402B" w:rsidP="00A1402B">
      <w:pPr>
        <w:pStyle w:val="Bibliography"/>
      </w:pPr>
      <w:r>
        <w:t xml:space="preserve">Fischer, Martin S., </w:t>
      </w:r>
      <w:proofErr w:type="spellStart"/>
      <w:r>
        <w:t>Nadja</w:t>
      </w:r>
      <w:proofErr w:type="spellEnd"/>
      <w:r>
        <w:t xml:space="preserve"> Schilling, Manuela Schmidt, Dieter </w:t>
      </w:r>
      <w:proofErr w:type="spellStart"/>
      <w:r>
        <w:t>Haarhaus</w:t>
      </w:r>
      <w:proofErr w:type="spellEnd"/>
      <w:r>
        <w:t xml:space="preserve">, and </w:t>
      </w:r>
      <w:proofErr w:type="spellStart"/>
      <w:r>
        <w:t>Hartmut</w:t>
      </w:r>
      <w:proofErr w:type="spellEnd"/>
      <w:r>
        <w:t xml:space="preserve"> Witte. 2002. “Basic Limb Kinematics of Small Therian Mammals.” </w:t>
      </w:r>
      <w:r>
        <w:rPr>
          <w:i/>
          <w:iCs/>
        </w:rPr>
        <w:t>Journal of Experimental Biology</w:t>
      </w:r>
      <w:r>
        <w:t xml:space="preserve"> 205 (9): 1315–38.</w:t>
      </w:r>
    </w:p>
    <w:p w14:paraId="02710938" w14:textId="77777777" w:rsidR="00A1402B" w:rsidRDefault="00A1402B" w:rsidP="00A1402B">
      <w:pPr>
        <w:pStyle w:val="Bibliography"/>
      </w:pPr>
      <w:proofErr w:type="spellStart"/>
      <w:r>
        <w:lastRenderedPageBreak/>
        <w:t>Grätsch</w:t>
      </w:r>
      <w:proofErr w:type="spellEnd"/>
      <w:r>
        <w:t xml:space="preserve">, </w:t>
      </w:r>
      <w:proofErr w:type="spellStart"/>
      <w:r>
        <w:t>Swantje</w:t>
      </w:r>
      <w:proofErr w:type="spellEnd"/>
      <w:r>
        <w:t xml:space="preserve">, </w:t>
      </w:r>
      <w:proofErr w:type="spellStart"/>
      <w:r>
        <w:t>Ansgar</w:t>
      </w:r>
      <w:proofErr w:type="spellEnd"/>
      <w:r>
        <w:t xml:space="preserve"> </w:t>
      </w:r>
      <w:proofErr w:type="spellStart"/>
      <w:r>
        <w:t>Büschges</w:t>
      </w:r>
      <w:proofErr w:type="spellEnd"/>
      <w:r>
        <w:t xml:space="preserve">, and </w:t>
      </w:r>
      <w:proofErr w:type="spellStart"/>
      <w:r>
        <w:t>Réjean</w:t>
      </w:r>
      <w:proofErr w:type="spellEnd"/>
      <w:r>
        <w:t xml:space="preserve"> </w:t>
      </w:r>
      <w:proofErr w:type="spellStart"/>
      <w:r>
        <w:t>Dubuc</w:t>
      </w:r>
      <w:proofErr w:type="spellEnd"/>
      <w:r>
        <w:t xml:space="preserve">. 2019. “Descending Control of Locomotor Circuits.” </w:t>
      </w:r>
      <w:r>
        <w:rPr>
          <w:i/>
          <w:iCs/>
        </w:rPr>
        <w:t>Current Opinion in Physiology</w:t>
      </w:r>
      <w:r>
        <w:t>, Motor Control Systems, 8 (April): 94–98. https://doi.org/10.1016/j.cophys.2019.01.007.</w:t>
      </w:r>
    </w:p>
    <w:p w14:paraId="457B557A" w14:textId="77777777" w:rsidR="00A1402B" w:rsidRDefault="00A1402B" w:rsidP="00A1402B">
      <w:pPr>
        <w:pStyle w:val="Bibliography"/>
      </w:pPr>
      <w:r>
        <w:t xml:space="preserve">Greene, E. C. 1955. </w:t>
      </w:r>
      <w:r>
        <w:rPr>
          <w:i/>
          <w:iCs/>
        </w:rPr>
        <w:t>Anatomy of the Rat.</w:t>
      </w:r>
      <w:r>
        <w:t xml:space="preserve"> New York: </w:t>
      </w:r>
      <w:proofErr w:type="spellStart"/>
      <w:r>
        <w:t>Hafner</w:t>
      </w:r>
      <w:proofErr w:type="spellEnd"/>
      <w:r>
        <w:t xml:space="preserve"> Publishing Co. https://www.cabdirect.org/cabdirect/abstract/19561405416.</w:t>
      </w:r>
    </w:p>
    <w:p w14:paraId="278B02A4" w14:textId="77777777" w:rsidR="00A1402B" w:rsidRDefault="00A1402B" w:rsidP="00A1402B">
      <w:pPr>
        <w:pStyle w:val="Bibliography"/>
      </w:pPr>
      <w:proofErr w:type="spellStart"/>
      <w:r>
        <w:t>Hardt</w:t>
      </w:r>
      <w:proofErr w:type="spellEnd"/>
      <w:r>
        <w:t xml:space="preserve">, D. E. 1978. “Determining Muscle Forces in the Leg During Normal Human Walking—An Application and Evaluation of Optimization Methods.” </w:t>
      </w:r>
      <w:r>
        <w:rPr>
          <w:i/>
          <w:iCs/>
        </w:rPr>
        <w:t>Journal of Biomechanical Engineering</w:t>
      </w:r>
      <w:r>
        <w:t xml:space="preserve"> 100 (2): 72–78. https://doi.org/10.1115/1.3426195.</w:t>
      </w:r>
    </w:p>
    <w:p w14:paraId="1AF1057A" w14:textId="77777777" w:rsidR="00A1402B" w:rsidRDefault="00A1402B" w:rsidP="00A1402B">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w:t>
      </w:r>
      <w:proofErr w:type="gramStart"/>
      <w:r>
        <w:t>9290(</w:t>
      </w:r>
      <w:proofErr w:type="gramEnd"/>
      <w:r>
        <w:t>91)90375-W.</w:t>
      </w:r>
    </w:p>
    <w:p w14:paraId="2B6BE021" w14:textId="77777777" w:rsidR="00A1402B" w:rsidRDefault="00A1402B" w:rsidP="00A1402B">
      <w:pPr>
        <w:pStyle w:val="Bibliography"/>
      </w:pPr>
      <w:r>
        <w:t xml:space="preserve">Hof, A. L. 2001. “The Force Resulting from the Action of Mono- and Biarticular Muscles in a Limb.” </w:t>
      </w:r>
      <w:r>
        <w:rPr>
          <w:i/>
          <w:iCs/>
        </w:rPr>
        <w:t>Journal of Biomechanics</w:t>
      </w:r>
      <w:r>
        <w:t xml:space="preserve"> 34 (8): 1085–89. https://doi.org/10.1016/S0021-</w:t>
      </w:r>
      <w:proofErr w:type="gramStart"/>
      <w:r>
        <w:t>9290(</w:t>
      </w:r>
      <w:proofErr w:type="gramEnd"/>
      <w:r>
        <w:t>01)00056-2.</w:t>
      </w:r>
    </w:p>
    <w:p w14:paraId="64821E6A" w14:textId="77777777" w:rsidR="00A1402B" w:rsidRDefault="00A1402B" w:rsidP="00A1402B">
      <w:pPr>
        <w:pStyle w:val="Bibliography"/>
      </w:pPr>
      <w:r>
        <w:t xml:space="preserve">Hoy, Melissa G., Felix E. </w:t>
      </w:r>
      <w:proofErr w:type="spellStart"/>
      <w:r>
        <w:t>Zajac</w:t>
      </w:r>
      <w:proofErr w:type="spellEnd"/>
      <w:r>
        <w:t xml:space="preserve">, and Michael E. Gordon. 1990. “A Musculoskeletal Model of the Human Lower Extremity: The Effect of Muscle, Tendon, and Moment Arm on the Moment-Angle Relationship of </w:t>
      </w:r>
      <w:proofErr w:type="spellStart"/>
      <w:r>
        <w:t>Musculotendon</w:t>
      </w:r>
      <w:proofErr w:type="spellEnd"/>
      <w:r>
        <w:t xml:space="preserve"> Actuators at the Hip, Knee, and Ankle.” </w:t>
      </w:r>
      <w:r>
        <w:rPr>
          <w:i/>
          <w:iCs/>
        </w:rPr>
        <w:t>Journal of Biomechanics</w:t>
      </w:r>
      <w:r>
        <w:t xml:space="preserve"> 23 (2): 157–69. https://doi.org/10.1016/0021-</w:t>
      </w:r>
      <w:proofErr w:type="gramStart"/>
      <w:r>
        <w:t>9290(</w:t>
      </w:r>
      <w:proofErr w:type="gramEnd"/>
      <w:r>
        <w:t>90)90349-8.</w:t>
      </w:r>
    </w:p>
    <w:p w14:paraId="6ED5ACD6" w14:textId="77777777" w:rsidR="00A1402B" w:rsidRDefault="00A1402B" w:rsidP="00A1402B">
      <w:pPr>
        <w:pStyle w:val="Bibliography"/>
      </w:pPr>
      <w:r>
        <w:t xml:space="preserve">Hunt, Alexander, Manuela Schmidt, Martin Fischer, and Roger D. Quinn. 2014. “Neuromechanical Simulation of an Inter-Leg Controller for Tetrapod Coordination.” In </w:t>
      </w:r>
      <w:r>
        <w:rPr>
          <w:i/>
          <w:iCs/>
        </w:rPr>
        <w:t xml:space="preserve">Biomimetic and </w:t>
      </w:r>
      <w:proofErr w:type="spellStart"/>
      <w:r>
        <w:rPr>
          <w:i/>
          <w:iCs/>
        </w:rPr>
        <w:t>Biohybrid</w:t>
      </w:r>
      <w:proofErr w:type="spellEnd"/>
      <w:r>
        <w:rPr>
          <w:i/>
          <w:iCs/>
        </w:rPr>
        <w:t xml:space="preserve"> Systems</w:t>
      </w:r>
      <w:r>
        <w:t xml:space="preserve">, edited by Armin Duff, Nathan F. </w:t>
      </w:r>
      <w:proofErr w:type="spellStart"/>
      <w:r>
        <w:t>Lepora</w:t>
      </w:r>
      <w:proofErr w:type="spellEnd"/>
      <w:r>
        <w:t xml:space="preserve">, Anna Mura, Tony J. Prescott, and Paul F. M. J. </w:t>
      </w:r>
      <w:proofErr w:type="spellStart"/>
      <w:r>
        <w:t>Verschure</w:t>
      </w:r>
      <w:proofErr w:type="spellEnd"/>
      <w:r>
        <w:t>, 142–53. Lecture Notes in Computer Science. Springer International Publishing.</w:t>
      </w:r>
    </w:p>
    <w:p w14:paraId="16546FE7" w14:textId="77777777" w:rsidR="00A1402B" w:rsidRDefault="00A1402B" w:rsidP="00A1402B">
      <w:pPr>
        <w:pStyle w:val="Bibliography"/>
      </w:pPr>
      <w:r>
        <w:t xml:space="preserve">Hunt, Alexander, Nicholas </w:t>
      </w:r>
      <w:proofErr w:type="spellStart"/>
      <w:r>
        <w:t>Szczecinski</w:t>
      </w:r>
      <w:proofErr w:type="spellEnd"/>
      <w:r>
        <w:t xml:space="preserve">, and Roger Quinn. 2017. “Development and Training of a Neural Controller for Hind Leg Walking in a Dog Robot.” </w:t>
      </w:r>
      <w:r>
        <w:rPr>
          <w:i/>
          <w:iCs/>
        </w:rPr>
        <w:t xml:space="preserve">Frontiers in </w:t>
      </w:r>
      <w:proofErr w:type="spellStart"/>
      <w:r>
        <w:rPr>
          <w:i/>
          <w:iCs/>
        </w:rPr>
        <w:t>Neurorobotics</w:t>
      </w:r>
      <w:proofErr w:type="spellEnd"/>
      <w:r>
        <w:t xml:space="preserve"> 11. https://doi.org/10.3389/fnbot.2017.00018.</w:t>
      </w:r>
    </w:p>
    <w:p w14:paraId="4055A299" w14:textId="77777777" w:rsidR="00A1402B" w:rsidRDefault="00A1402B" w:rsidP="00A1402B">
      <w:pPr>
        <w:pStyle w:val="Bibliography"/>
      </w:pPr>
      <w:r>
        <w:t xml:space="preserve">Hunt, Alexander, Nicholas S. </w:t>
      </w:r>
      <w:proofErr w:type="spellStart"/>
      <w:r>
        <w:t>Szczecinski</w:t>
      </w:r>
      <w:proofErr w:type="spellEnd"/>
      <w:r>
        <w:t xml:space="preserve">, Emanuel </w:t>
      </w:r>
      <w:proofErr w:type="spellStart"/>
      <w:r>
        <w:t>Andrada</w:t>
      </w:r>
      <w:proofErr w:type="spellEnd"/>
      <w:r>
        <w:t xml:space="preserve">, Martin Fischer, and Roger D. Quinn. 2015. “Using Animal Data and Neural Dynamics to Reverse Engineer a Neuromechanical Rat Model.” In </w:t>
      </w:r>
      <w:r>
        <w:rPr>
          <w:i/>
          <w:iCs/>
        </w:rPr>
        <w:t xml:space="preserve">Biomimetic and </w:t>
      </w:r>
      <w:proofErr w:type="spellStart"/>
      <w:r>
        <w:rPr>
          <w:i/>
          <w:iCs/>
        </w:rPr>
        <w:t>Biohybrid</w:t>
      </w:r>
      <w:proofErr w:type="spellEnd"/>
      <w:r>
        <w:rPr>
          <w:i/>
          <w:iCs/>
        </w:rPr>
        <w:t xml:space="preserve"> Systems</w:t>
      </w:r>
      <w:r>
        <w:t xml:space="preserve">, edited by Stuart P. Wilson, Paul F.M.J. </w:t>
      </w:r>
      <w:proofErr w:type="spellStart"/>
      <w:r>
        <w:t>Verschure</w:t>
      </w:r>
      <w:proofErr w:type="spellEnd"/>
      <w:r>
        <w:t>, Anna Mura, and Tony J. Prescott, 211–22. Lecture Notes in Computer Science. Springer International Publishing.</w:t>
      </w:r>
    </w:p>
    <w:p w14:paraId="304B8B78" w14:textId="77777777" w:rsidR="00A1402B" w:rsidRDefault="00A1402B" w:rsidP="00A1402B">
      <w:pPr>
        <w:pStyle w:val="Bibliography"/>
      </w:pPr>
      <w:proofErr w:type="spellStart"/>
      <w:r>
        <w:t>Ijspeert</w:t>
      </w:r>
      <w:proofErr w:type="spellEnd"/>
      <w:r>
        <w:t xml:space="preserve">, Auke Jan. 2008. “Central Pattern Generators for Locomotion Control in Animals and Robots: A Review.” </w:t>
      </w:r>
      <w:r>
        <w:rPr>
          <w:i/>
          <w:iCs/>
        </w:rPr>
        <w:t>Neural Networks</w:t>
      </w:r>
      <w:r>
        <w:t>, Robotics and Neuroscience, 21 (4): 642–53. https://doi.org/10.1016/j.neunet.2008.03.014.</w:t>
      </w:r>
    </w:p>
    <w:p w14:paraId="5D3243CC" w14:textId="77777777" w:rsidR="00A1402B" w:rsidRDefault="00A1402B" w:rsidP="00A1402B">
      <w:pPr>
        <w:pStyle w:val="Bibliography"/>
      </w:pPr>
      <w:proofErr w:type="spellStart"/>
      <w:r>
        <w:t>Jarc</w:t>
      </w:r>
      <w:proofErr w:type="spellEnd"/>
      <w:r>
        <w:t xml:space="preserve">, A. M., M. </w:t>
      </w:r>
      <w:proofErr w:type="spellStart"/>
      <w:r>
        <w:t>Berniker</w:t>
      </w:r>
      <w:proofErr w:type="spellEnd"/>
      <w:r>
        <w:t xml:space="preserve">, and M. C. </w:t>
      </w:r>
      <w:proofErr w:type="spellStart"/>
      <w:r>
        <w:t>Tresch</w:t>
      </w:r>
      <w:proofErr w:type="spellEnd"/>
      <w:r>
        <w:t xml:space="preserve">. 2013. “FES Control of Isometric Forces in the Rat Hindlimb Using Many Muscles.” </w:t>
      </w:r>
      <w:r>
        <w:rPr>
          <w:i/>
          <w:iCs/>
        </w:rPr>
        <w:t>IEEE Transactions on Biomedical Engineering</w:t>
      </w:r>
      <w:r>
        <w:t xml:space="preserve"> 60 (5): 1422–30. https://doi.org/10.1109/TBME.2013.2237768.</w:t>
      </w:r>
    </w:p>
    <w:p w14:paraId="6C5FD4B4" w14:textId="77777777" w:rsidR="00A1402B" w:rsidRDefault="00A1402B" w:rsidP="00A1402B">
      <w:pPr>
        <w:pStyle w:val="Bibliography"/>
      </w:pPr>
      <w:r>
        <w:t xml:space="preserve">Johnson, W. L., D. L. </w:t>
      </w:r>
      <w:proofErr w:type="spellStart"/>
      <w:r>
        <w:t>Jindrich</w:t>
      </w:r>
      <w:proofErr w:type="spellEnd"/>
      <w:r>
        <w:t xml:space="preserve">, H. </w:t>
      </w:r>
      <w:proofErr w:type="spellStart"/>
      <w:r>
        <w:t>Zhong</w:t>
      </w:r>
      <w:proofErr w:type="spellEnd"/>
      <w:r>
        <w:t xml:space="preserve">,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336FF74D" w14:textId="77777777" w:rsidR="00A1402B" w:rsidRDefault="00A1402B" w:rsidP="00A1402B">
      <w:pPr>
        <w:pStyle w:val="Bibliography"/>
      </w:pPr>
      <w:r>
        <w:t xml:space="preserve">Johnson, Will L., Devin L. </w:t>
      </w:r>
      <w:proofErr w:type="spellStart"/>
      <w:r>
        <w:t>Jindrich</w:t>
      </w:r>
      <w:proofErr w:type="spellEnd"/>
      <w:r>
        <w:t xml:space="preserve">,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696F0CD4" w14:textId="77777777" w:rsidR="00A1402B" w:rsidRDefault="00A1402B" w:rsidP="00A1402B">
      <w:pPr>
        <w:pStyle w:val="Bibliography"/>
      </w:pPr>
      <w:r>
        <w:t xml:space="preserve">Kaufman, K. R., K. -N. An, W. J. </w:t>
      </w:r>
      <w:proofErr w:type="spellStart"/>
      <w:r>
        <w:t>Litchy</w:t>
      </w:r>
      <w:proofErr w:type="spellEnd"/>
      <w:r>
        <w:t xml:space="preserve">, and E. Y. S. Chao. 1991. “Physiological Prediction of Muscle Forces—I. Theoretical Formulation.” </w:t>
      </w:r>
      <w:r>
        <w:rPr>
          <w:i/>
          <w:iCs/>
        </w:rPr>
        <w:t>Neuroscience</w:t>
      </w:r>
      <w:r>
        <w:t xml:space="preserve"> 40 (3): 781–92. https://doi.org/10.1016/0306-</w:t>
      </w:r>
      <w:proofErr w:type="gramStart"/>
      <w:r>
        <w:t>4522(</w:t>
      </w:r>
      <w:proofErr w:type="gramEnd"/>
      <w:r>
        <w:t>91)90012-D.</w:t>
      </w:r>
    </w:p>
    <w:p w14:paraId="644C0245" w14:textId="77777777" w:rsidR="00A1402B" w:rsidRDefault="00A1402B" w:rsidP="00A1402B">
      <w:pPr>
        <w:pStyle w:val="Bibliography"/>
      </w:pPr>
      <w:proofErr w:type="spellStart"/>
      <w:r>
        <w:lastRenderedPageBreak/>
        <w:t>Kurtzer</w:t>
      </w:r>
      <w:proofErr w:type="spellEnd"/>
      <w:r>
        <w:t xml:space="preserve">, Isaac, J. Andrew </w:t>
      </w:r>
      <w:proofErr w:type="spellStart"/>
      <w:r>
        <w:t>Pruszynski</w:t>
      </w:r>
      <w:proofErr w:type="spellEnd"/>
      <w:r>
        <w:t xml:space="preserve">, Troy M. Herter, and Stephen H. Scott. 2006. “Primate Upper Limb Muscles Exhibit Activity Patterns That Differ From Their Anatomical Action </w:t>
      </w:r>
      <w:proofErr w:type="gramStart"/>
      <w:r>
        <w:t>During</w:t>
      </w:r>
      <w:proofErr w:type="gramEnd"/>
      <w:r>
        <w:t xml:space="preserve"> a Postural Task.” </w:t>
      </w:r>
      <w:r>
        <w:rPr>
          <w:i/>
          <w:iCs/>
        </w:rPr>
        <w:t>Journal of Neurophysiology</w:t>
      </w:r>
      <w:r>
        <w:t xml:space="preserve"> 95 (1): 493–504. https://doi.org/10.1152/jn.00706.2005.</w:t>
      </w:r>
    </w:p>
    <w:p w14:paraId="5300086D" w14:textId="77777777" w:rsidR="00A1402B" w:rsidRDefault="00A1402B" w:rsidP="00A1402B">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43502500" w14:textId="77777777" w:rsidR="00A1402B" w:rsidRDefault="00A1402B" w:rsidP="00A1402B">
      <w:pPr>
        <w:pStyle w:val="Bibliography"/>
      </w:pPr>
      <w:proofErr w:type="spellStart"/>
      <w:r>
        <w:t>Lakatos</w:t>
      </w:r>
      <w:proofErr w:type="spellEnd"/>
      <w:r>
        <w:t xml:space="preserve">, D., A. </w:t>
      </w:r>
      <w:proofErr w:type="spellStart"/>
      <w:r>
        <w:t>Albu-Schäffer</w:t>
      </w:r>
      <w:proofErr w:type="spellEnd"/>
      <w:r>
        <w:t xml:space="preserve">, C. Rode, and F. </w:t>
      </w:r>
      <w:proofErr w:type="spellStart"/>
      <w:r>
        <w:t>Loeffl</w:t>
      </w:r>
      <w:proofErr w:type="spellEnd"/>
      <w:r>
        <w:t xml:space="preserve">. 2016. “Dynamic Bipedal Walking by Controlling Only the Equilibrium of Intrinsic Elasticities.” In </w:t>
      </w:r>
      <w:r>
        <w:rPr>
          <w:i/>
          <w:iCs/>
        </w:rPr>
        <w:t>2016 IEEE-RAS 16th International Conference on Humanoid Robots (Humanoids)</w:t>
      </w:r>
      <w:r>
        <w:t>, 1282–89. https://doi.org/10.1109/HUMANOIDS.2016.7803435.</w:t>
      </w:r>
    </w:p>
    <w:p w14:paraId="74A83DF3" w14:textId="77777777" w:rsidR="00A1402B" w:rsidRDefault="00A1402B" w:rsidP="00A1402B">
      <w:pPr>
        <w:pStyle w:val="Bibliography"/>
      </w:pPr>
      <w:r>
        <w:t xml:space="preserve">Lee, Daniel D., and H. Sebastian </w:t>
      </w:r>
      <w:proofErr w:type="spellStart"/>
      <w:r>
        <w:t>Seung</w:t>
      </w:r>
      <w:proofErr w:type="spellEnd"/>
      <w:r>
        <w:t xml:space="preserve">. 2001. “Algorithms for Non-Negative Matrix Factorization.” In </w:t>
      </w:r>
      <w:r>
        <w:rPr>
          <w:i/>
          <w:iCs/>
        </w:rPr>
        <w:t>Advances in Neural Information Processing Systems 13</w:t>
      </w:r>
      <w:r>
        <w:t xml:space="preserve">, edited by T. K. </w:t>
      </w:r>
      <w:proofErr w:type="spellStart"/>
      <w:r>
        <w:t>Leen</w:t>
      </w:r>
      <w:proofErr w:type="spellEnd"/>
      <w:r>
        <w:t xml:space="preserve">, T. G. </w:t>
      </w:r>
      <w:proofErr w:type="spellStart"/>
      <w:r>
        <w:t>Dietterich</w:t>
      </w:r>
      <w:proofErr w:type="spellEnd"/>
      <w:r>
        <w:t xml:space="preserve">, and V. </w:t>
      </w:r>
      <w:proofErr w:type="spellStart"/>
      <w:r>
        <w:t>Tresp</w:t>
      </w:r>
      <w:proofErr w:type="spellEnd"/>
      <w:r>
        <w:t>, 556–562. MIT Press. http://papers.nips.cc/paper/1861-algorithms-for-non-negative-matrix-factorization.pdf.</w:t>
      </w:r>
    </w:p>
    <w:p w14:paraId="755D8205" w14:textId="77777777" w:rsidR="00A1402B" w:rsidRDefault="00A1402B" w:rsidP="00A1402B">
      <w:pPr>
        <w:pStyle w:val="Bibliography"/>
      </w:pPr>
      <w:r>
        <w:t xml:space="preserve">Lee, Sang </w:t>
      </w:r>
      <w:proofErr w:type="spellStart"/>
      <w:r>
        <w:t>Wook</w:t>
      </w:r>
      <w:proofErr w:type="spellEnd"/>
      <w:r>
        <w:t xml:space="preserve">, Hua Chen, Joseph D. </w:t>
      </w:r>
      <w:proofErr w:type="spellStart"/>
      <w:r>
        <w:t>Towles</w:t>
      </w:r>
      <w:proofErr w:type="spellEnd"/>
      <w:r>
        <w:t xml:space="preserve">, and Derek G. </w:t>
      </w:r>
      <w:proofErr w:type="spellStart"/>
      <w:r>
        <w:t>Kamper</w:t>
      </w:r>
      <w:proofErr w:type="spellEnd"/>
      <w:r>
        <w:t xml:space="preserve">. 2008. “Estimation of the Effective Static Moment Arms of the Tendons in the Index Finger Extensor Mechanism.” </w:t>
      </w:r>
      <w:r>
        <w:rPr>
          <w:i/>
          <w:iCs/>
        </w:rPr>
        <w:t>Journal of Biomechanics</w:t>
      </w:r>
      <w:r>
        <w:t xml:space="preserve"> 41 (7): 1567–73. https://doi.org/10.1016/j.jbiomech.2008.02.008.</w:t>
      </w:r>
    </w:p>
    <w:p w14:paraId="1F51E5A4" w14:textId="77777777" w:rsidR="00A1402B" w:rsidRDefault="00A1402B" w:rsidP="00A1402B">
      <w:pPr>
        <w:pStyle w:val="Bibliography"/>
      </w:pPr>
      <w:r>
        <w:t>Lee, Wynne A. 1984. “</w:t>
      </w:r>
      <w:proofErr w:type="spellStart"/>
      <w:r>
        <w:t>Neuromotor</w:t>
      </w:r>
      <w:proofErr w:type="spellEnd"/>
      <w:r>
        <w:t xml:space="preserve"> Synergies as a Basis for Coordinated Intentional Action.” </w:t>
      </w:r>
      <w:r>
        <w:rPr>
          <w:i/>
          <w:iCs/>
        </w:rPr>
        <w:t>Journal of Motor Behavior</w:t>
      </w:r>
      <w:r>
        <w:t xml:space="preserve"> 16 (2): 135–70. https://doi.org/10.1080/00222895.1984.10735316.</w:t>
      </w:r>
    </w:p>
    <w:p w14:paraId="23E386BE" w14:textId="77777777" w:rsidR="00A1402B" w:rsidRDefault="00A1402B" w:rsidP="00A1402B">
      <w:pPr>
        <w:pStyle w:val="Bibliography"/>
      </w:pPr>
      <w:proofErr w:type="spellStart"/>
      <w:r>
        <w:t>Lippold</w:t>
      </w:r>
      <w:proofErr w:type="spellEnd"/>
      <w:r>
        <w:t xml:space="preserve">, O. C. J. 1952. “The Relation between Integrated Action Potentials in a Human Muscle and Its Isometric Tension.” </w:t>
      </w:r>
      <w:r>
        <w:rPr>
          <w:i/>
          <w:iCs/>
        </w:rPr>
        <w:t>The Journal of Physiology</w:t>
      </w:r>
      <w:r>
        <w:t xml:space="preserve"> 117 (4): 492–99. https://doi.org/10.1113/jphysiol.1952.sp004763.</w:t>
      </w:r>
    </w:p>
    <w:p w14:paraId="6AB4E968" w14:textId="77777777" w:rsidR="00A1402B" w:rsidRDefault="00A1402B" w:rsidP="00A1402B">
      <w:pPr>
        <w:pStyle w:val="Bibliography"/>
      </w:pPr>
      <w:r>
        <w:t xml:space="preserve">Lloyd, David G, and Thor F </w:t>
      </w:r>
      <w:proofErr w:type="spellStart"/>
      <w:r>
        <w:t>Besier</w:t>
      </w:r>
      <w:proofErr w:type="spellEnd"/>
      <w:r>
        <w:t xml:space="preserve">. 2003. “An EMG-Driven Musculoskeletal Model to Estimate Muscle Forces and Knee Joint Moments in Vivo.” </w:t>
      </w:r>
      <w:r>
        <w:rPr>
          <w:i/>
          <w:iCs/>
        </w:rPr>
        <w:t>Journal of Biomechanics</w:t>
      </w:r>
      <w:r>
        <w:t xml:space="preserve"> 36 (6): 765–76. https://doi.org/10.1016/S0021-</w:t>
      </w:r>
      <w:proofErr w:type="gramStart"/>
      <w:r>
        <w:t>9290(</w:t>
      </w:r>
      <w:proofErr w:type="gramEnd"/>
      <w:r>
        <w:t>03)00010-1.</w:t>
      </w:r>
    </w:p>
    <w:p w14:paraId="396B3870" w14:textId="77777777" w:rsidR="00A1402B" w:rsidRDefault="00A1402B" w:rsidP="00A1402B">
      <w:pPr>
        <w:pStyle w:val="Bibliography"/>
      </w:pPr>
      <w:r>
        <w:t xml:space="preserve">Luo, R., S. Sun, X. Zhao, Y. Zhang, and Y. Tang. 2018. “Adaptive CPG-Based Impedance Control for Assistive Lower Limb Exoskeleton.” In </w:t>
      </w:r>
      <w:r>
        <w:rPr>
          <w:i/>
          <w:iCs/>
        </w:rPr>
        <w:t xml:space="preserve">2018 IEEE International Conference on Robotics and </w:t>
      </w:r>
      <w:proofErr w:type="spellStart"/>
      <w:r>
        <w:rPr>
          <w:i/>
          <w:iCs/>
        </w:rPr>
        <w:t>Biomimetics</w:t>
      </w:r>
      <w:proofErr w:type="spellEnd"/>
      <w:r>
        <w:rPr>
          <w:i/>
          <w:iCs/>
        </w:rPr>
        <w:t xml:space="preserve"> (ROBIO)</w:t>
      </w:r>
      <w:r>
        <w:t>, 685–90. https://doi.org/10.1109/ROBIO.2018.8664912.</w:t>
      </w:r>
    </w:p>
    <w:p w14:paraId="6160EB9D" w14:textId="77777777" w:rsidR="00A1402B" w:rsidRDefault="00A1402B" w:rsidP="00A1402B">
      <w:pPr>
        <w:pStyle w:val="Bibliography"/>
      </w:pPr>
      <w:r>
        <w:t xml:space="preserve">McCrea, David A., and Ilya A. </w:t>
      </w:r>
      <w:proofErr w:type="spellStart"/>
      <w:r>
        <w:t>Rybak</w:t>
      </w:r>
      <w:proofErr w:type="spellEnd"/>
      <w:r>
        <w:t xml:space="preserve">. 2008. “Organization of Mammalian Locomotor Rhythm and Pattern Generation.” </w:t>
      </w:r>
      <w:r>
        <w:rPr>
          <w:i/>
          <w:iCs/>
        </w:rPr>
        <w:t>Brain Research Reviews</w:t>
      </w:r>
      <w:r>
        <w:t>, Networks in Motion, 57 (1): 134–46. https://doi.org/10.1016/j.brainresrev.2007.08.006.</w:t>
      </w:r>
    </w:p>
    <w:p w14:paraId="5E3BD873" w14:textId="77777777" w:rsidR="00A1402B" w:rsidRDefault="00A1402B" w:rsidP="00A1402B">
      <w:pPr>
        <w:pStyle w:val="Bibliography"/>
      </w:pPr>
      <w:r>
        <w:t xml:space="preserve">McKay, J. Lucas, and Lena H. Ting. 2012. “Optimization of Muscle Activity for Task-Level Goals Predicts Complex Changes in Limb Forces across Biomechanical Contexts.” </w:t>
      </w:r>
      <w:r>
        <w:rPr>
          <w:i/>
          <w:iCs/>
        </w:rPr>
        <w:t>PLOS Computational Biology</w:t>
      </w:r>
      <w:r>
        <w:t xml:space="preserve"> 8 (4): e1002465. https://doi.org/10.1371/journal.pcbi.1002465.</w:t>
      </w:r>
    </w:p>
    <w:p w14:paraId="38EB9BA1" w14:textId="77777777" w:rsidR="00A1402B" w:rsidRDefault="00A1402B" w:rsidP="00A1402B">
      <w:pPr>
        <w:pStyle w:val="Bibliography"/>
      </w:pPr>
      <w:r>
        <w:t xml:space="preserve">Morrison, J.B. 1970. “The Mechanics of the Knee Joint in Relation to Normal Walking.” </w:t>
      </w:r>
      <w:r>
        <w:rPr>
          <w:i/>
          <w:iCs/>
        </w:rPr>
        <w:t>Journal of Biomechanics</w:t>
      </w:r>
      <w:r>
        <w:t xml:space="preserve"> 3 (1): 51–61. https://doi.org/10.1016/0021-</w:t>
      </w:r>
      <w:proofErr w:type="gramStart"/>
      <w:r>
        <w:t>9290(</w:t>
      </w:r>
      <w:proofErr w:type="gramEnd"/>
      <w:r>
        <w:t>70)90050-3.</w:t>
      </w:r>
    </w:p>
    <w:p w14:paraId="41BE3FE3" w14:textId="77777777" w:rsidR="00A1402B" w:rsidRDefault="00A1402B" w:rsidP="00A1402B">
      <w:pPr>
        <w:pStyle w:val="Bibliography"/>
      </w:pPr>
      <w:r>
        <w:t xml:space="preserve">Muir, G. D., and Ian Q. </w:t>
      </w:r>
      <w:proofErr w:type="spellStart"/>
      <w:r>
        <w:t>Whishaw</w:t>
      </w:r>
      <w:proofErr w:type="spellEnd"/>
      <w:r>
        <w:t xml:space="preserve">. 1999. “Ground Reaction Forces in </w:t>
      </w:r>
      <w:proofErr w:type="spellStart"/>
      <w:r>
        <w:t>Locomoting</w:t>
      </w:r>
      <w:proofErr w:type="spellEnd"/>
      <w:r>
        <w:t xml:space="preserve"> Hemi-Parkinsonian Rats: A Definitive Test for Impairments and Compensations.” </w:t>
      </w:r>
      <w:r>
        <w:rPr>
          <w:i/>
          <w:iCs/>
        </w:rPr>
        <w:t>Experimental Brain Research</w:t>
      </w:r>
      <w:r>
        <w:t xml:space="preserve"> 126 (3): 307–14. https://doi.org/10.1007/s002210050739.</w:t>
      </w:r>
    </w:p>
    <w:p w14:paraId="3AA5BD7C" w14:textId="77777777" w:rsidR="00A1402B" w:rsidRDefault="00A1402B" w:rsidP="00A1402B">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0363059B" w14:textId="77777777" w:rsidR="00A1402B" w:rsidRDefault="00A1402B" w:rsidP="00A1402B">
      <w:pPr>
        <w:pStyle w:val="Bibliography"/>
      </w:pPr>
      <w:r>
        <w:t xml:space="preserve">Murray, Richard M., </w:t>
      </w:r>
      <w:proofErr w:type="spellStart"/>
      <w:r>
        <w:t>Zexiang</w:t>
      </w:r>
      <w:proofErr w:type="spellEnd"/>
      <w:r>
        <w:t xml:space="preserve"> Li, and S. Shankar </w:t>
      </w:r>
      <w:proofErr w:type="spellStart"/>
      <w:r>
        <w:t>Sastry</w:t>
      </w:r>
      <w:proofErr w:type="spellEnd"/>
      <w:r>
        <w:t xml:space="preserve">. 1994. </w:t>
      </w:r>
      <w:r>
        <w:rPr>
          <w:i/>
          <w:iCs/>
        </w:rPr>
        <w:t>A Mathematical Introduction to Robotic Manipulation</w:t>
      </w:r>
      <w:r>
        <w:t>. CRC Press.</w:t>
      </w:r>
    </w:p>
    <w:p w14:paraId="08DAD0B2" w14:textId="77777777" w:rsidR="00A1402B" w:rsidRDefault="00A1402B" w:rsidP="00A1402B">
      <w:pPr>
        <w:pStyle w:val="Bibliography"/>
      </w:pPr>
      <w:proofErr w:type="spellStart"/>
      <w:r>
        <w:t>Nicolopoulos</w:t>
      </w:r>
      <w:proofErr w:type="spellEnd"/>
      <w:r>
        <w:t xml:space="preserve">‐Stournaras, </w:t>
      </w:r>
      <w:proofErr w:type="spellStart"/>
      <w:r>
        <w:t>Stavroula</w:t>
      </w:r>
      <w:proofErr w:type="spellEnd"/>
      <w:r>
        <w:t>, and John F. Iles. 1983. “Motor Neuron Columns in the Lumbar Spinal Cord of the Rat.” Journal of Comparative Neurology. June 10, 1983. https://doi.org/10.1002/cne.902170107.</w:t>
      </w:r>
    </w:p>
    <w:p w14:paraId="4D84F7C8" w14:textId="77777777" w:rsidR="00A1402B" w:rsidRDefault="00A1402B" w:rsidP="00A1402B">
      <w:pPr>
        <w:pStyle w:val="Bibliography"/>
      </w:pPr>
      <w:proofErr w:type="spellStart"/>
      <w:r>
        <w:lastRenderedPageBreak/>
        <w:t>Pedotti</w:t>
      </w:r>
      <w:proofErr w:type="spellEnd"/>
      <w:r>
        <w:t xml:space="preserve">, A., V. V. Krishnan, and L. Stark. 1978. “Optimization of Muscle-Force Sequencing in Human Locomotion.” </w:t>
      </w:r>
      <w:r>
        <w:rPr>
          <w:i/>
          <w:iCs/>
        </w:rPr>
        <w:t>Mathematical Biosciences</w:t>
      </w:r>
      <w:r>
        <w:t xml:space="preserve"> 38 (1): 57–76. https://doi.org/10.1016/0025-</w:t>
      </w:r>
      <w:proofErr w:type="gramStart"/>
      <w:r>
        <w:t>5564(</w:t>
      </w:r>
      <w:proofErr w:type="gramEnd"/>
      <w:r>
        <w:t>78)90018-4.</w:t>
      </w:r>
    </w:p>
    <w:p w14:paraId="01229990" w14:textId="77777777" w:rsidR="00A1402B" w:rsidRDefault="00A1402B" w:rsidP="00A1402B">
      <w:pPr>
        <w:pStyle w:val="Bibliography"/>
      </w:pPr>
      <w:r>
        <w:t xml:space="preserve">Penrod, D.D., D.T. Davy, and D.P. Singh. 1974. “An Optimization Approach to Tendon Force Analysis.” </w:t>
      </w:r>
      <w:r>
        <w:rPr>
          <w:i/>
          <w:iCs/>
        </w:rPr>
        <w:t>Journal of Biomechanics</w:t>
      </w:r>
      <w:r>
        <w:t xml:space="preserve"> 7 (2): 123–29. https://doi.org/10.1016/0021-</w:t>
      </w:r>
      <w:proofErr w:type="gramStart"/>
      <w:r>
        <w:t>9290(</w:t>
      </w:r>
      <w:proofErr w:type="gramEnd"/>
      <w:r>
        <w:t>74)90050-5.</w:t>
      </w:r>
    </w:p>
    <w:p w14:paraId="2769DDFD" w14:textId="77777777" w:rsidR="00A1402B" w:rsidRDefault="00A1402B" w:rsidP="00A1402B">
      <w:pPr>
        <w:pStyle w:val="Bibliography"/>
      </w:pPr>
      <w:r>
        <w:t xml:space="preserve">Perreault, Eric J., </w:t>
      </w:r>
      <w:proofErr w:type="spellStart"/>
      <w:r>
        <w:t>Kuifu</w:t>
      </w:r>
      <w:proofErr w:type="spellEnd"/>
      <w:r>
        <w:t xml:space="preserve"> Chen, Randy D. </w:t>
      </w:r>
      <w:proofErr w:type="spellStart"/>
      <w:r>
        <w:t>Trumbower</w:t>
      </w:r>
      <w:proofErr w:type="spellEnd"/>
      <w:r>
        <w:t xml:space="preserve">, and Gwyn Lewis. 2008. “Interactions </w:t>
      </w:r>
      <w:proofErr w:type="gramStart"/>
      <w:r>
        <w:t>With</w:t>
      </w:r>
      <w:proofErr w:type="gramEnd"/>
      <w:r>
        <w:t xml:space="preserve"> Compliant Loads Alter Stretch Reflex Gains But Not Intermuscular Coordination.” </w:t>
      </w:r>
      <w:r>
        <w:rPr>
          <w:i/>
          <w:iCs/>
        </w:rPr>
        <w:t>Journal of Neurophysiology</w:t>
      </w:r>
      <w:r>
        <w:t xml:space="preserve"> 99 (5): 2101–13. https://doi.org/10.1152/jn.01094.2007.</w:t>
      </w:r>
    </w:p>
    <w:p w14:paraId="237600FD" w14:textId="77777777" w:rsidR="00A1402B" w:rsidRDefault="00A1402B" w:rsidP="00A1402B">
      <w:pPr>
        <w:pStyle w:val="Bibliography"/>
      </w:pPr>
      <w:proofErr w:type="spellStart"/>
      <w:r>
        <w:t>Prilutsky</w:t>
      </w:r>
      <w:proofErr w:type="spellEnd"/>
      <w:r>
        <w:t xml:space="preserve">, Boris I., and Vladimir M. </w:t>
      </w:r>
      <w:proofErr w:type="spellStart"/>
      <w:r>
        <w:t>Zatsiorsky</w:t>
      </w:r>
      <w:proofErr w:type="spellEnd"/>
      <w:r>
        <w:t xml:space="preserve">. 2002. “Optimization-Based Models of Muscle Coordination.” </w:t>
      </w:r>
      <w:r>
        <w:rPr>
          <w:i/>
          <w:iCs/>
        </w:rPr>
        <w:t>Exercise and Sport Sciences Reviews</w:t>
      </w:r>
      <w:r>
        <w:t xml:space="preserve"> 30 (1): 32.</w:t>
      </w:r>
    </w:p>
    <w:p w14:paraId="0110B33B" w14:textId="77777777" w:rsidR="00A1402B" w:rsidRDefault="00A1402B" w:rsidP="00A1402B">
      <w:pPr>
        <w:pStyle w:val="Bibliography"/>
      </w:pPr>
      <w:proofErr w:type="spellStart"/>
      <w:r>
        <w:t>Ranganathan</w:t>
      </w:r>
      <w:proofErr w:type="spellEnd"/>
      <w:r>
        <w:t xml:space="preserve">, Rajiv, </w:t>
      </w:r>
      <w:proofErr w:type="spellStart"/>
      <w:r>
        <w:t>Chandramouli</w:t>
      </w:r>
      <w:proofErr w:type="spellEnd"/>
      <w:r>
        <w:t xml:space="preserve"> Krishnan, </w:t>
      </w:r>
      <w:proofErr w:type="spellStart"/>
      <w:r>
        <w:t>Yasin</w:t>
      </w:r>
      <w:proofErr w:type="spellEnd"/>
      <w:r>
        <w:t xml:space="preserve"> Y. </w:t>
      </w:r>
      <w:proofErr w:type="spellStart"/>
      <w:r>
        <w:t>Dhaher</w:t>
      </w:r>
      <w:proofErr w:type="spellEnd"/>
      <w:r>
        <w:t xml:space="preserve">, and William Z. </w:t>
      </w:r>
      <w:proofErr w:type="spellStart"/>
      <w:r>
        <w:t>Rymer</w:t>
      </w:r>
      <w:proofErr w:type="spellEnd"/>
      <w:r>
        <w:t xml:space="preserve">. 2016. “Learning New Gait Patterns: Exploratory Muscle Activity during Motor Learning Is Not Predicted by Motor Modules.” </w:t>
      </w:r>
      <w:r>
        <w:rPr>
          <w:i/>
          <w:iCs/>
        </w:rPr>
        <w:t>Journal of Biomechanics</w:t>
      </w:r>
      <w:r>
        <w:t xml:space="preserve"> 49 (5): 718–25. https://doi.org/10.1016/j.jbiomech.2016.02.006.</w:t>
      </w:r>
    </w:p>
    <w:p w14:paraId="78B89AEF" w14:textId="77777777" w:rsidR="00A1402B" w:rsidRDefault="00A1402B" w:rsidP="00A1402B">
      <w:pPr>
        <w:pStyle w:val="Bibliography"/>
      </w:pPr>
      <w:r>
        <w:t xml:space="preserve">Rode, Christian, Tobias Siebert, Walter Herzog, and </w:t>
      </w:r>
      <w:proofErr w:type="spellStart"/>
      <w:r>
        <w:t>Reinhard</w:t>
      </w:r>
      <w:proofErr w:type="spellEnd"/>
      <w:r>
        <w:t xml:space="preserve"> </w:t>
      </w:r>
      <w:proofErr w:type="spellStart"/>
      <w:r>
        <w:t>Blickhan</w:t>
      </w:r>
      <w:proofErr w:type="spellEnd"/>
      <w:r>
        <w:t xml:space="preserve">. 2009. “The Effects of Parallel and Series Elastic Components on the Active Cat Soleus Force-Length Relationship.” </w:t>
      </w:r>
      <w:r>
        <w:rPr>
          <w:i/>
          <w:iCs/>
        </w:rPr>
        <w:t>Journal of Mechanics in Medicine and Biology</w:t>
      </w:r>
      <w:r>
        <w:t xml:space="preserve"> 09 (01): 105–22. https://doi.org/10.1142/S0219519409002870.</w:t>
      </w:r>
    </w:p>
    <w:p w14:paraId="5D1CC9BB" w14:textId="77777777" w:rsidR="00A1402B" w:rsidRDefault="00A1402B" w:rsidP="00A1402B">
      <w:pPr>
        <w:pStyle w:val="Bibliography"/>
      </w:pPr>
      <w:r>
        <w:t xml:space="preserve">Sacks, Robert D., and Roland R. Roy. 1982. “Architecture of the Hind Limb Muscles of Cats: Functional Significance.” </w:t>
      </w:r>
      <w:r>
        <w:rPr>
          <w:i/>
          <w:iCs/>
        </w:rPr>
        <w:t>Journal of Morphology</w:t>
      </w:r>
      <w:r>
        <w:t xml:space="preserve"> 173 (2): 185–95. https://doi.org/10.1002/jmor.1051730206.</w:t>
      </w:r>
    </w:p>
    <w:p w14:paraId="34740525" w14:textId="77777777" w:rsidR="00A1402B" w:rsidRDefault="00A1402B" w:rsidP="00A1402B">
      <w:pPr>
        <w:pStyle w:val="Bibliography"/>
      </w:pPr>
      <w:proofErr w:type="spellStart"/>
      <w:r>
        <w:t>Sandercock</w:t>
      </w:r>
      <w:proofErr w:type="spellEnd"/>
      <w:r>
        <w:t xml:space="preserve">, Thomas G., Qi Wei, </w:t>
      </w:r>
      <w:proofErr w:type="spellStart"/>
      <w:r>
        <w:t>Yasin</w:t>
      </w:r>
      <w:proofErr w:type="spellEnd"/>
      <w:r>
        <w:t xml:space="preserve"> Y. </w:t>
      </w:r>
      <w:proofErr w:type="spellStart"/>
      <w:r>
        <w:t>Dhaher</w:t>
      </w:r>
      <w:proofErr w:type="spellEnd"/>
      <w:r>
        <w:t xml:space="preserve">, Dinesh K. </w:t>
      </w:r>
      <w:proofErr w:type="spellStart"/>
      <w:r>
        <w:t>Pai</w:t>
      </w:r>
      <w:proofErr w:type="spellEnd"/>
      <w:r>
        <w:t xml:space="preserve">, and Matthew C. </w:t>
      </w:r>
      <w:proofErr w:type="spellStart"/>
      <w:r>
        <w:t>Tresch</w:t>
      </w:r>
      <w:proofErr w:type="spellEnd"/>
      <w:r>
        <w:t xml:space="preserve">. 2018. “Vastus </w:t>
      </w:r>
      <w:proofErr w:type="spellStart"/>
      <w:r>
        <w:t>Lateralis</w:t>
      </w:r>
      <w:proofErr w:type="spellEnd"/>
      <w:r>
        <w:t xml:space="preserve"> and Vastus </w:t>
      </w:r>
      <w:proofErr w:type="spellStart"/>
      <w:r>
        <w:t>Medialis</w:t>
      </w:r>
      <w:proofErr w:type="spellEnd"/>
      <w:r>
        <w:t xml:space="preserve"> Produce Distinct Mediolateral Forces on the Patella but Similar Forces on the Tibia in the Rat.” </w:t>
      </w:r>
      <w:r>
        <w:rPr>
          <w:i/>
          <w:iCs/>
        </w:rPr>
        <w:t>Journal of Biomechanics</w:t>
      </w:r>
      <w:r>
        <w:t xml:space="preserve"> 81 (November): 45–51. https://doi.org/10.1016/j.jbiomech.2018.09.007.</w:t>
      </w:r>
    </w:p>
    <w:p w14:paraId="61F619BB" w14:textId="77777777" w:rsidR="00A1402B" w:rsidRDefault="00A1402B" w:rsidP="00A1402B">
      <w:pPr>
        <w:pStyle w:val="Bibliography"/>
      </w:pPr>
      <w:proofErr w:type="spellStart"/>
      <w:r>
        <w:t>Schrade</w:t>
      </w:r>
      <w:proofErr w:type="spellEnd"/>
      <w:r>
        <w:t xml:space="preserve">, S. O., Y. Nager, A. R. Wu, R. </w:t>
      </w:r>
      <w:proofErr w:type="spellStart"/>
      <w:r>
        <w:t>Gassert</w:t>
      </w:r>
      <w:proofErr w:type="spellEnd"/>
      <w:r>
        <w:t xml:space="preserve">, and A. </w:t>
      </w:r>
      <w:proofErr w:type="spellStart"/>
      <w:r>
        <w:t>Ijspeert</w:t>
      </w:r>
      <w:proofErr w:type="spellEnd"/>
      <w:r>
        <w:t xml:space="preserve">.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39460B1A" w14:textId="77777777" w:rsidR="00A1402B" w:rsidRDefault="00A1402B" w:rsidP="00A1402B">
      <w:pPr>
        <w:pStyle w:val="Bibliography"/>
      </w:pPr>
      <w:proofErr w:type="spellStart"/>
      <w:r>
        <w:t>Schrade</w:t>
      </w:r>
      <w:proofErr w:type="spellEnd"/>
      <w:r>
        <w:t xml:space="preserve">, Stefan O., </w:t>
      </w:r>
      <w:proofErr w:type="spellStart"/>
      <w:r>
        <w:t>Katrin</w:t>
      </w:r>
      <w:proofErr w:type="spellEnd"/>
      <w:r>
        <w:t xml:space="preserve"> </w:t>
      </w:r>
      <w:proofErr w:type="spellStart"/>
      <w:r>
        <w:t>Dätwyler</w:t>
      </w:r>
      <w:proofErr w:type="spellEnd"/>
      <w:r>
        <w:t xml:space="preserve">, Marius </w:t>
      </w:r>
      <w:proofErr w:type="spellStart"/>
      <w:r>
        <w:t>Stücheli</w:t>
      </w:r>
      <w:proofErr w:type="spellEnd"/>
      <w:r>
        <w:t xml:space="preserve">, Kathrin </w:t>
      </w:r>
      <w:proofErr w:type="spellStart"/>
      <w:r>
        <w:t>Studer</w:t>
      </w:r>
      <w:proofErr w:type="spellEnd"/>
      <w:r>
        <w:t xml:space="preserve">, Daniel-Alexander </w:t>
      </w:r>
      <w:proofErr w:type="spellStart"/>
      <w:r>
        <w:t>Türk</w:t>
      </w:r>
      <w:proofErr w:type="spellEnd"/>
      <w:r>
        <w:t xml:space="preserve">, </w:t>
      </w:r>
      <w:proofErr w:type="spellStart"/>
      <w:r>
        <w:t>Mirko</w:t>
      </w:r>
      <w:proofErr w:type="spellEnd"/>
      <w:r>
        <w:t xml:space="preserve"> </w:t>
      </w:r>
      <w:proofErr w:type="spellStart"/>
      <w:r>
        <w:t>Meboldt</w:t>
      </w:r>
      <w:proofErr w:type="spellEnd"/>
      <w:r>
        <w:t xml:space="preserve">, Roger </w:t>
      </w:r>
      <w:proofErr w:type="spellStart"/>
      <w:r>
        <w:t>Gassert</w:t>
      </w:r>
      <w:proofErr w:type="spellEnd"/>
      <w:r>
        <w:t xml:space="preserve">, and Olivier </w:t>
      </w:r>
      <w:proofErr w:type="spellStart"/>
      <w:r>
        <w:t>Lambercy</w:t>
      </w:r>
      <w:proofErr w:type="spellEnd"/>
      <w:r>
        <w:t xml:space="preserve">. 2018. “Development of </w:t>
      </w:r>
      <w:proofErr w:type="spellStart"/>
      <w:r>
        <w:t>VariLeg</w:t>
      </w:r>
      <w:proofErr w:type="spellEnd"/>
      <w:r>
        <w:t xml:space="preserve">, an Exoskeleton with Variable Stiffness Actuation: First Results and User Evaluation from the CYBATHLON 2016.” </w:t>
      </w:r>
      <w:r>
        <w:rPr>
          <w:i/>
          <w:iCs/>
        </w:rPr>
        <w:t xml:space="preserve">Journal of </w:t>
      </w:r>
      <w:proofErr w:type="spellStart"/>
      <w:r>
        <w:rPr>
          <w:i/>
          <w:iCs/>
        </w:rPr>
        <w:t>NeuroEngineering</w:t>
      </w:r>
      <w:proofErr w:type="spellEnd"/>
      <w:r>
        <w:rPr>
          <w:i/>
          <w:iCs/>
        </w:rPr>
        <w:t xml:space="preserve"> and Rehabilitation</w:t>
      </w:r>
      <w:r>
        <w:t xml:space="preserve"> 15 (1): 18. https://doi.org/10.1186/s12984-018-0360-4.</w:t>
      </w:r>
    </w:p>
    <w:p w14:paraId="4F24BB10" w14:textId="77777777" w:rsidR="00A1402B" w:rsidRDefault="00A1402B" w:rsidP="00A1402B">
      <w:pPr>
        <w:pStyle w:val="Bibliography"/>
      </w:pPr>
      <w:proofErr w:type="spellStart"/>
      <w:r>
        <w:t>Seireg</w:t>
      </w:r>
      <w:proofErr w:type="spellEnd"/>
      <w:r>
        <w:t xml:space="preserve">, A., and R.J. </w:t>
      </w:r>
      <w:proofErr w:type="spellStart"/>
      <w:r>
        <w:t>Arvikar</w:t>
      </w:r>
      <w:proofErr w:type="spellEnd"/>
      <w:r>
        <w:t xml:space="preserve">. 1973. “A Mathematical Model for Evaluation of Forces in Lower </w:t>
      </w:r>
      <w:proofErr w:type="spellStart"/>
      <w:r>
        <w:t>Extremeties</w:t>
      </w:r>
      <w:proofErr w:type="spellEnd"/>
      <w:r>
        <w:t xml:space="preserve"> of the </w:t>
      </w:r>
      <w:proofErr w:type="spellStart"/>
      <w:r>
        <w:t>Musculo</w:t>
      </w:r>
      <w:proofErr w:type="spellEnd"/>
      <w:r>
        <w:t xml:space="preserve">-Skeletal System.” </w:t>
      </w:r>
      <w:r>
        <w:rPr>
          <w:i/>
          <w:iCs/>
        </w:rPr>
        <w:t>Journal of Biomechanics</w:t>
      </w:r>
      <w:r>
        <w:t xml:space="preserve"> 6 (3): 313–26. https://doi.org/10.1016/0021-</w:t>
      </w:r>
      <w:proofErr w:type="gramStart"/>
      <w:r>
        <w:t>9290(</w:t>
      </w:r>
      <w:proofErr w:type="gramEnd"/>
      <w:r>
        <w:t>73)90053-5.</w:t>
      </w:r>
    </w:p>
    <w:p w14:paraId="4F292DC0" w14:textId="77777777" w:rsidR="00A1402B" w:rsidRDefault="00A1402B" w:rsidP="00A1402B">
      <w:pPr>
        <w:pStyle w:val="Bibliography"/>
      </w:pPr>
      <w:proofErr w:type="spellStart"/>
      <w:r>
        <w:t>Sharbafi</w:t>
      </w:r>
      <w:proofErr w:type="spellEnd"/>
      <w:r>
        <w:t xml:space="preserve">, </w:t>
      </w:r>
      <w:proofErr w:type="spellStart"/>
      <w:r>
        <w:t>Maziar</w:t>
      </w:r>
      <w:proofErr w:type="spellEnd"/>
      <w:r>
        <w:t xml:space="preserve"> Ahmad, Christian Rode, Stefan </w:t>
      </w:r>
      <w:proofErr w:type="spellStart"/>
      <w:r>
        <w:t>Kurowski</w:t>
      </w:r>
      <w:proofErr w:type="spellEnd"/>
      <w:r>
        <w:t xml:space="preserve">, Dorian </w:t>
      </w:r>
      <w:proofErr w:type="spellStart"/>
      <w:r>
        <w:t>Scholz</w:t>
      </w:r>
      <w:proofErr w:type="spellEnd"/>
      <w:r>
        <w:t xml:space="preserve">, Rico </w:t>
      </w:r>
      <w:proofErr w:type="spellStart"/>
      <w:r>
        <w:t>Möckel</w:t>
      </w:r>
      <w:proofErr w:type="spellEnd"/>
      <w:r>
        <w:t xml:space="preserve">, </w:t>
      </w:r>
      <w:proofErr w:type="spellStart"/>
      <w:r>
        <w:t>Katayon</w:t>
      </w:r>
      <w:proofErr w:type="spellEnd"/>
      <w:r>
        <w:t xml:space="preserve"> </w:t>
      </w:r>
      <w:proofErr w:type="spellStart"/>
      <w:r>
        <w:t>Radkhah</w:t>
      </w:r>
      <w:proofErr w:type="spellEnd"/>
      <w:r>
        <w:t xml:space="preserve">, </w:t>
      </w:r>
      <w:proofErr w:type="spellStart"/>
      <w:r>
        <w:t>Guoping</w:t>
      </w:r>
      <w:proofErr w:type="spellEnd"/>
      <w:r>
        <w:t xml:space="preserve"> Zhao, Aida </w:t>
      </w:r>
      <w:proofErr w:type="spellStart"/>
      <w:r>
        <w:t>Mohammadinejad</w:t>
      </w:r>
      <w:proofErr w:type="spellEnd"/>
      <w:r>
        <w:t xml:space="preserve"> </w:t>
      </w:r>
      <w:proofErr w:type="spellStart"/>
      <w:r>
        <w:t>Rashty</w:t>
      </w:r>
      <w:proofErr w:type="spellEnd"/>
      <w:r>
        <w:t xml:space="preserve">, Oskar von </w:t>
      </w:r>
      <w:proofErr w:type="spellStart"/>
      <w:r>
        <w:t>Stryk</w:t>
      </w:r>
      <w:proofErr w:type="spellEnd"/>
      <w:r>
        <w:t xml:space="preserve">, and Andre </w:t>
      </w:r>
      <w:proofErr w:type="spellStart"/>
      <w:r>
        <w:t>Seyfarth</w:t>
      </w:r>
      <w:proofErr w:type="spellEnd"/>
      <w:r>
        <w:t xml:space="preserve">. 2016. “A New Biarticular Actuator Design Facilitates Control of Leg Function in BioBiped3.” </w:t>
      </w:r>
      <w:proofErr w:type="spellStart"/>
      <w:r>
        <w:rPr>
          <w:i/>
          <w:iCs/>
        </w:rPr>
        <w:t>Bioinspiration</w:t>
      </w:r>
      <w:proofErr w:type="spellEnd"/>
      <w:r>
        <w:rPr>
          <w:i/>
          <w:iCs/>
        </w:rPr>
        <w:t xml:space="preserve"> &amp; </w:t>
      </w:r>
      <w:proofErr w:type="spellStart"/>
      <w:r>
        <w:rPr>
          <w:i/>
          <w:iCs/>
        </w:rPr>
        <w:t>Biomimetics</w:t>
      </w:r>
      <w:proofErr w:type="spellEnd"/>
      <w:r>
        <w:t xml:space="preserve"> 11 (4): 046003. https://doi.org/10.1088/1748-3190/11/4/046003.</w:t>
      </w:r>
    </w:p>
    <w:p w14:paraId="79CD0FE3" w14:textId="77777777" w:rsidR="00A1402B" w:rsidRDefault="00A1402B" w:rsidP="00A1402B">
      <w:pPr>
        <w:pStyle w:val="Bibliography"/>
      </w:pPr>
      <w:r>
        <w:t xml:space="preserve">Steele, Katherine M., Matthew C. </w:t>
      </w:r>
      <w:proofErr w:type="spellStart"/>
      <w:r>
        <w:t>Tresch</w:t>
      </w:r>
      <w:proofErr w:type="spellEnd"/>
      <w:r>
        <w:t xml:space="preserve">, and Eric J. Perreault. 2015. “Consequences of Biomechanically Constrained Tasks in the Design and Interpretation of Synergy Analyses.” </w:t>
      </w:r>
      <w:r>
        <w:rPr>
          <w:i/>
          <w:iCs/>
        </w:rPr>
        <w:t>Journal of Neurophysiology</w:t>
      </w:r>
      <w:r>
        <w:t xml:space="preserve"> 113 (7): 2102–13. https://doi.org/10.1152/jn.00769.2013.</w:t>
      </w:r>
    </w:p>
    <w:p w14:paraId="4AE7824E" w14:textId="77777777" w:rsidR="00A1402B" w:rsidRDefault="00A1402B" w:rsidP="00A1402B">
      <w:pPr>
        <w:pStyle w:val="Bibliography"/>
      </w:pPr>
      <w:proofErr w:type="spellStart"/>
      <w:r>
        <w:t>Szczecinski</w:t>
      </w:r>
      <w:proofErr w:type="spellEnd"/>
      <w:r>
        <w:t xml:space="preserve">, Nicholas S., Alexander J. Hunt, and Roger D. Quinn. 2017a. “A Functional Subnetwork Approach to Designing Synthetic Nervous Systems That Control Legged Robot Locomotion.” </w:t>
      </w:r>
      <w:r>
        <w:rPr>
          <w:i/>
          <w:iCs/>
        </w:rPr>
        <w:t xml:space="preserve">Frontiers in </w:t>
      </w:r>
      <w:proofErr w:type="spellStart"/>
      <w:r>
        <w:rPr>
          <w:i/>
          <w:iCs/>
        </w:rPr>
        <w:t>Neurorobotics</w:t>
      </w:r>
      <w:proofErr w:type="spellEnd"/>
      <w:r>
        <w:t xml:space="preserve"> 11. https://doi.org/10.3389/fnbot.2017.00037.</w:t>
      </w:r>
    </w:p>
    <w:p w14:paraId="2E7EDA81" w14:textId="77777777" w:rsidR="00A1402B" w:rsidRDefault="00A1402B" w:rsidP="00A1402B">
      <w:pPr>
        <w:pStyle w:val="Bibliography"/>
      </w:pPr>
      <w:r>
        <w:lastRenderedPageBreak/>
        <w:t xml:space="preserve">———. 2017b. “Design Process and Tools for Dynamic Neuromechanical Models and Robot Controllers.” </w:t>
      </w:r>
      <w:r>
        <w:rPr>
          <w:i/>
          <w:iCs/>
        </w:rPr>
        <w:t>Biological Cybernetics</w:t>
      </w:r>
      <w:r>
        <w:t xml:space="preserve"> 111 (1): 105–27. https://doi.org/10.1007/s00422-017-0711-4.</w:t>
      </w:r>
    </w:p>
    <w:p w14:paraId="53915D7B" w14:textId="77777777" w:rsidR="00A1402B" w:rsidRDefault="00A1402B" w:rsidP="00A1402B">
      <w:pPr>
        <w:pStyle w:val="Bibliography"/>
      </w:pPr>
      <w:proofErr w:type="spellStart"/>
      <w:r>
        <w:t>Szczecinski</w:t>
      </w:r>
      <w:proofErr w:type="spellEnd"/>
      <w:r>
        <w:t xml:space="preserve">, Nicholas S., Joshua P. Martin, Roy E. </w:t>
      </w:r>
      <w:proofErr w:type="spellStart"/>
      <w:r>
        <w:t>Ritzmann</w:t>
      </w:r>
      <w:proofErr w:type="spellEnd"/>
      <w:r>
        <w:t xml:space="preserve">, and Roger D. Quinn. 2014. “Neuromechanical Mantis Model Replicates Animal Postures via Biological Neural Models.” In </w:t>
      </w:r>
      <w:r>
        <w:rPr>
          <w:i/>
          <w:iCs/>
        </w:rPr>
        <w:t xml:space="preserve">Biomimetic and </w:t>
      </w:r>
      <w:proofErr w:type="spellStart"/>
      <w:r>
        <w:rPr>
          <w:i/>
          <w:iCs/>
        </w:rPr>
        <w:t>Biohybrid</w:t>
      </w:r>
      <w:proofErr w:type="spellEnd"/>
      <w:r>
        <w:rPr>
          <w:i/>
          <w:iCs/>
        </w:rPr>
        <w:t xml:space="preserve"> Systems</w:t>
      </w:r>
      <w:r>
        <w:t xml:space="preserve">, edited by Armin Duff, Nathan F. </w:t>
      </w:r>
      <w:proofErr w:type="spellStart"/>
      <w:r>
        <w:t>Lepora</w:t>
      </w:r>
      <w:proofErr w:type="spellEnd"/>
      <w:r>
        <w:t xml:space="preserve">, Anna Mura, Tony J. Prescott, and Paul F. M. J. </w:t>
      </w:r>
      <w:proofErr w:type="spellStart"/>
      <w:r>
        <w:t>Verschure</w:t>
      </w:r>
      <w:proofErr w:type="spellEnd"/>
      <w:r>
        <w:t>, 296–307. Lecture Notes in Computer Science. Springer International Publishing.</w:t>
      </w:r>
    </w:p>
    <w:p w14:paraId="0ABC10A1" w14:textId="77777777" w:rsidR="00A1402B" w:rsidRDefault="00A1402B" w:rsidP="00A1402B">
      <w:pPr>
        <w:pStyle w:val="Bibliography"/>
      </w:pPr>
      <w:proofErr w:type="spellStart"/>
      <w:r>
        <w:t>Thelen</w:t>
      </w:r>
      <w:proofErr w:type="spellEnd"/>
      <w:r>
        <w:t xml:space="preserve">, Darryl G. 2003. “Adjustment of Muscle Mechanics Model Parameters to Simulate Dynamic Contractions in Older Adults.” </w:t>
      </w:r>
      <w:r>
        <w:rPr>
          <w:i/>
          <w:iCs/>
        </w:rPr>
        <w:t>Journal of Biomechanical Engineering</w:t>
      </w:r>
      <w:r>
        <w:t xml:space="preserve"> 125 (1): 70–77. https://doi.org/10.1115/1.1531112.</w:t>
      </w:r>
    </w:p>
    <w:p w14:paraId="6BD694E7" w14:textId="77777777" w:rsidR="00A1402B" w:rsidRDefault="00A1402B" w:rsidP="00A1402B">
      <w:pPr>
        <w:pStyle w:val="Bibliography"/>
      </w:pPr>
      <w:proofErr w:type="spellStart"/>
      <w:r>
        <w:t>Thota</w:t>
      </w:r>
      <w:proofErr w:type="spellEnd"/>
      <w:r>
        <w:t xml:space="preserve">, Anil K., Sonia Carlson Watson, Elizabeth Knapp, Brian Thompson, and </w:t>
      </w:r>
      <w:proofErr w:type="spellStart"/>
      <w:r>
        <w:t>Ranu</w:t>
      </w:r>
      <w:proofErr w:type="spellEnd"/>
      <w:r>
        <w:t xml:space="preserve"> Jung. 2005. “Neuromechanical Control of Locomotion in the Rat.” </w:t>
      </w:r>
      <w:r>
        <w:rPr>
          <w:i/>
          <w:iCs/>
        </w:rPr>
        <w:t xml:space="preserve">Journal of </w:t>
      </w:r>
      <w:proofErr w:type="spellStart"/>
      <w:r>
        <w:rPr>
          <w:i/>
          <w:iCs/>
        </w:rPr>
        <w:t>Neurotrauma</w:t>
      </w:r>
      <w:proofErr w:type="spellEnd"/>
      <w:r>
        <w:t xml:space="preserve"> 22 (4): 442–65. https://doi.org/10.1089/neu.2005.22.442.</w:t>
      </w:r>
    </w:p>
    <w:p w14:paraId="221B4666" w14:textId="77777777" w:rsidR="00A1402B" w:rsidRDefault="00A1402B" w:rsidP="00A1402B">
      <w:pPr>
        <w:pStyle w:val="Bibliography"/>
      </w:pPr>
      <w:r>
        <w:t xml:space="preserve">Ting, Lena H., Stacie A. </w:t>
      </w:r>
      <w:proofErr w:type="spellStart"/>
      <w:r>
        <w:t>Chvatal</w:t>
      </w:r>
      <w:proofErr w:type="spellEnd"/>
      <w:r>
        <w:t xml:space="preserve">, </w:t>
      </w:r>
      <w:proofErr w:type="spellStart"/>
      <w:r>
        <w:t>Seyed</w:t>
      </w:r>
      <w:proofErr w:type="spellEnd"/>
      <w:r>
        <w:t xml:space="preserve"> A. </w:t>
      </w:r>
      <w:proofErr w:type="spellStart"/>
      <w:r>
        <w:t>Safavynia</w:t>
      </w:r>
      <w:proofErr w:type="spellEnd"/>
      <w:r>
        <w:t xml:space="preserve">, and J. Lucas McKay. 2012. “Review and Perspective: Neuromechanical Considerations for Predicting Muscle Activation Patterns for Movement.” </w:t>
      </w:r>
      <w:r>
        <w:rPr>
          <w:i/>
          <w:iCs/>
        </w:rPr>
        <w:t>International Journal for Numerical Methods in Biomedical Engineering</w:t>
      </w:r>
      <w:r>
        <w:t xml:space="preserve"> 28 (10): 1003–14. https://doi.org/10.1002/cnm.2485.</w:t>
      </w:r>
    </w:p>
    <w:p w14:paraId="0B6880DD" w14:textId="77777777" w:rsidR="00A1402B" w:rsidRDefault="00A1402B" w:rsidP="00A1402B">
      <w:pPr>
        <w:pStyle w:val="Bibliography"/>
      </w:pPr>
      <w:proofErr w:type="spellStart"/>
      <w:r>
        <w:t>Tresch</w:t>
      </w:r>
      <w:proofErr w:type="spellEnd"/>
      <w:r>
        <w:t xml:space="preserve">, Matthew C., Vincent C. K. Cheung, and Andrea </w:t>
      </w:r>
      <w:proofErr w:type="spellStart"/>
      <w:r>
        <w:t>d’Avella</w:t>
      </w:r>
      <w:proofErr w:type="spellEnd"/>
      <w:r>
        <w:t xml:space="preserve">. 2006. “Matrix Factorization Algorithms for the Identification of Muscle Synergies: Evaluation on Simulated and Experimental Data Sets.” </w:t>
      </w:r>
      <w:r>
        <w:rPr>
          <w:i/>
          <w:iCs/>
        </w:rPr>
        <w:t>Journal of Neurophysiology</w:t>
      </w:r>
      <w:r>
        <w:t xml:space="preserve"> 95 (4): 2199–2212. https://doi.org/10.1152/jn.00222.2005.</w:t>
      </w:r>
    </w:p>
    <w:p w14:paraId="43244E8A" w14:textId="77777777" w:rsidR="00A1402B" w:rsidRDefault="00A1402B" w:rsidP="00A1402B">
      <w:pPr>
        <w:pStyle w:val="Bibliography"/>
      </w:pPr>
      <w:proofErr w:type="spellStart"/>
      <w:r>
        <w:t>Tresch</w:t>
      </w:r>
      <w:proofErr w:type="spellEnd"/>
      <w:r>
        <w:t xml:space="preserve">, Matthew C, and Anthony </w:t>
      </w:r>
      <w:proofErr w:type="spellStart"/>
      <w:r>
        <w:t>Jarc</w:t>
      </w:r>
      <w:proofErr w:type="spellEnd"/>
      <w:r>
        <w:t xml:space="preserve">. 2009. “The Case for and against Muscle Synergies.” </w:t>
      </w:r>
      <w:r>
        <w:rPr>
          <w:i/>
          <w:iCs/>
        </w:rPr>
        <w:t>Current Opinion in Neurobiology</w:t>
      </w:r>
      <w:r>
        <w:t xml:space="preserve">, Motor systems • Neurology of </w:t>
      </w:r>
      <w:proofErr w:type="spellStart"/>
      <w:r>
        <w:t>behaviour</w:t>
      </w:r>
      <w:proofErr w:type="spellEnd"/>
      <w:r>
        <w:t>, 19 (6): 601–7. https://doi.org/10.1016/j.conb.2009.09.002.</w:t>
      </w:r>
    </w:p>
    <w:p w14:paraId="62E5DD12" w14:textId="77777777" w:rsidR="00A1402B" w:rsidRDefault="00A1402B" w:rsidP="00A1402B">
      <w:pPr>
        <w:pStyle w:val="Bibliography"/>
      </w:pPr>
      <w:proofErr w:type="spellStart"/>
      <w:r>
        <w:t>Tresch</w:t>
      </w:r>
      <w:proofErr w:type="spellEnd"/>
      <w:r>
        <w:t xml:space="preserve">, Matthew C., Philippe </w:t>
      </w:r>
      <w:proofErr w:type="spellStart"/>
      <w:r>
        <w:t>Saltiel</w:t>
      </w:r>
      <w:proofErr w:type="spellEnd"/>
      <w:r>
        <w:t xml:space="preserve">, and Emilio </w:t>
      </w:r>
      <w:proofErr w:type="spellStart"/>
      <w:r>
        <w:t>Bizzi</w:t>
      </w:r>
      <w:proofErr w:type="spellEnd"/>
      <w:r>
        <w:t xml:space="preserve">. 1999. “The Construction of Movement by the Spinal Cord.” </w:t>
      </w:r>
      <w:r>
        <w:rPr>
          <w:i/>
          <w:iCs/>
        </w:rPr>
        <w:t>Nature Neuroscience</w:t>
      </w:r>
      <w:r>
        <w:t xml:space="preserve"> 2 (2): 162–67. https://doi.org/10.1038/5721.</w:t>
      </w:r>
    </w:p>
    <w:p w14:paraId="275EECAF" w14:textId="77777777" w:rsidR="00A1402B" w:rsidRDefault="00A1402B" w:rsidP="00A1402B">
      <w:pPr>
        <w:pStyle w:val="Bibliography"/>
      </w:pPr>
      <w:r>
        <w:t xml:space="preserve">Valero-Cuevas, Francisco J., </w:t>
      </w:r>
      <w:proofErr w:type="spellStart"/>
      <w:r>
        <w:t>Madhusudhan</w:t>
      </w:r>
      <w:proofErr w:type="spellEnd"/>
      <w:r>
        <w:t xml:space="preserve"> </w:t>
      </w:r>
      <w:proofErr w:type="spellStart"/>
      <w:r>
        <w:t>Venkadesan</w:t>
      </w:r>
      <w:proofErr w:type="spellEnd"/>
      <w:r>
        <w:t xml:space="preserve">, and Emanuel </w:t>
      </w:r>
      <w:proofErr w:type="spellStart"/>
      <w:r>
        <w:t>Todorov</w:t>
      </w:r>
      <w:proofErr w:type="spellEnd"/>
      <w:r>
        <w:t xml:space="preserve">. 2009. “Structured Variability of Muscle Activations Supports the Minimal Intervention Principle of Motor Control.” </w:t>
      </w:r>
      <w:r>
        <w:rPr>
          <w:i/>
          <w:iCs/>
        </w:rPr>
        <w:t>Journal of Neurophysiology</w:t>
      </w:r>
      <w:r>
        <w:t xml:space="preserve"> 102 (1): 59–68. https://doi.org/10.1152/jn.90324.2008.</w:t>
      </w:r>
    </w:p>
    <w:p w14:paraId="7FAAB3B0" w14:textId="77777777" w:rsidR="00A1402B" w:rsidRDefault="00A1402B" w:rsidP="00A1402B">
      <w:pPr>
        <w:pStyle w:val="Bibliography"/>
      </w:pPr>
      <w:proofErr w:type="spellStart"/>
      <w:r>
        <w:t>Visser</w:t>
      </w:r>
      <w:proofErr w:type="spellEnd"/>
      <w:r>
        <w:t xml:space="preserve">, J. J., J. E. </w:t>
      </w:r>
      <w:proofErr w:type="spellStart"/>
      <w:r>
        <w:t>Hoogkamer</w:t>
      </w:r>
      <w:proofErr w:type="spellEnd"/>
      <w:r>
        <w:t xml:space="preserve">, M. F. </w:t>
      </w:r>
      <w:proofErr w:type="spellStart"/>
      <w:r>
        <w:t>Bobbert</w:t>
      </w:r>
      <w:proofErr w:type="spellEnd"/>
      <w:r>
        <w:t xml:space="preserve">, and P. A. </w:t>
      </w:r>
      <w:proofErr w:type="spellStart"/>
      <w:r>
        <w:t>Huijing</w:t>
      </w:r>
      <w:proofErr w:type="spellEnd"/>
      <w:r>
        <w:t xml:space="preserve">. 1990. “Length and Moment Arm of Human Leg Muscles as a Function of Knee and Hip-Joint Angles.” </w:t>
      </w:r>
      <w:r>
        <w:rPr>
          <w:i/>
          <w:iCs/>
        </w:rPr>
        <w:t>European Journal of Applied Physiology and Occupational Physiology</w:t>
      </w:r>
      <w:r>
        <w:t xml:space="preserve"> 61 (5): 453–60. https://doi.org/10.1007/BF00236067.</w:t>
      </w:r>
    </w:p>
    <w:p w14:paraId="52BC5708" w14:textId="77777777" w:rsidR="00A1402B" w:rsidRDefault="00A1402B" w:rsidP="00A1402B">
      <w:pPr>
        <w:pStyle w:val="Bibliography"/>
      </w:pPr>
      <w:r>
        <w:t xml:space="preserve">Wei, Q., D. K. </w:t>
      </w:r>
      <w:proofErr w:type="spellStart"/>
      <w:r>
        <w:t>Pai</w:t>
      </w:r>
      <w:proofErr w:type="spellEnd"/>
      <w:r>
        <w:t xml:space="preserve">, and M. C. </w:t>
      </w:r>
      <w:proofErr w:type="spellStart"/>
      <w:r>
        <w:t>Tresch</w:t>
      </w:r>
      <w:proofErr w:type="spellEnd"/>
      <w:r>
        <w:t xml:space="preserve">. 2018. “Uncertainty in Limb Configuration Makes Minimal Contribution to Errors Between Observed and Predicted Forces in a Musculoskeletal Model of the Rat Hindlimb.” </w:t>
      </w:r>
      <w:r>
        <w:rPr>
          <w:i/>
          <w:iCs/>
        </w:rPr>
        <w:t>IEEE Transactions on Biomedical Engineering</w:t>
      </w:r>
      <w:r>
        <w:t xml:space="preserve"> 65 (2): 469–76. https://doi.org/10.1109/TBME.2017.2775598.</w:t>
      </w:r>
    </w:p>
    <w:p w14:paraId="1E639D8F" w14:textId="77777777" w:rsidR="00A1402B" w:rsidRDefault="00A1402B" w:rsidP="00A1402B">
      <w:pPr>
        <w:pStyle w:val="Bibliography"/>
      </w:pPr>
      <w:r>
        <w:t xml:space="preserve">Wenger, </w:t>
      </w:r>
      <w:proofErr w:type="spellStart"/>
      <w:r>
        <w:t>Nikolaus</w:t>
      </w:r>
      <w:proofErr w:type="spellEnd"/>
      <w:r>
        <w:t xml:space="preserve">, Eduardo Martin </w:t>
      </w:r>
      <w:proofErr w:type="spellStart"/>
      <w:r>
        <w:t>Moraud</w:t>
      </w:r>
      <w:proofErr w:type="spellEnd"/>
      <w:r>
        <w:t xml:space="preserve">, Jerome </w:t>
      </w:r>
      <w:proofErr w:type="spellStart"/>
      <w:r>
        <w:t>Gandar</w:t>
      </w:r>
      <w:proofErr w:type="spellEnd"/>
      <w:r>
        <w:t xml:space="preserve">, Pavel </w:t>
      </w:r>
      <w:proofErr w:type="spellStart"/>
      <w:r>
        <w:t>Musienko</w:t>
      </w:r>
      <w:proofErr w:type="spellEnd"/>
      <w:r>
        <w:t xml:space="preserve">, Marco </w:t>
      </w:r>
      <w:proofErr w:type="spellStart"/>
      <w:r>
        <w:t>Capogrosso</w:t>
      </w:r>
      <w:proofErr w:type="spellEnd"/>
      <w:r>
        <w:t xml:space="preserve">, Laetitia Baud, Camille G Le Goff, et al. 2016. “Spatiotemporal Neuromodulation Therapies Engaging Muscle Synergies Improve Motor Control after Spinal Cord Injury.” </w:t>
      </w:r>
      <w:r>
        <w:rPr>
          <w:i/>
          <w:iCs/>
        </w:rPr>
        <w:t>Nature Medicine</w:t>
      </w:r>
      <w:r>
        <w:t xml:space="preserve"> 22 (2): 138–45. https://doi.org/10.1038/nm.4025.</w:t>
      </w:r>
    </w:p>
    <w:p w14:paraId="6EA02DA5" w14:textId="77777777" w:rsidR="00A1402B" w:rsidRDefault="00A1402B" w:rsidP="00A1402B">
      <w:pPr>
        <w:pStyle w:val="Bibliography"/>
      </w:pPr>
      <w:r>
        <w:t xml:space="preserve">Witte, </w:t>
      </w:r>
      <w:proofErr w:type="spellStart"/>
      <w:r>
        <w:t>Hartmut</w:t>
      </w:r>
      <w:proofErr w:type="spellEnd"/>
      <w:r>
        <w:t xml:space="preserve">, Jutta </w:t>
      </w:r>
      <w:proofErr w:type="spellStart"/>
      <w:r>
        <w:t>Biltzinger</w:t>
      </w:r>
      <w:proofErr w:type="spellEnd"/>
      <w:r>
        <w:t xml:space="preserve">, </w:t>
      </w:r>
      <w:proofErr w:type="spellStart"/>
      <w:r>
        <w:t>Rémi</w:t>
      </w:r>
      <w:proofErr w:type="spellEnd"/>
      <w:r>
        <w:t xml:space="preserve"> </w:t>
      </w:r>
      <w:proofErr w:type="spellStart"/>
      <w:r>
        <w:t>Hackert</w:t>
      </w:r>
      <w:proofErr w:type="spellEnd"/>
      <w:r>
        <w:t xml:space="preserve">, </w:t>
      </w:r>
      <w:proofErr w:type="spellStart"/>
      <w:r>
        <w:t>Nadja</w:t>
      </w:r>
      <w:proofErr w:type="spellEnd"/>
      <w:r>
        <w:t xml:space="preserve"> Schilling, Manuela Schmidt, Christian Reich, and Martin S. Fischer. 2002. “Torque Patterns of the Limbs of Small Therian Mammals during Locomotion on Flat Ground.” </w:t>
      </w:r>
      <w:r>
        <w:rPr>
          <w:i/>
          <w:iCs/>
        </w:rPr>
        <w:t>Journal of Experimental Biology</w:t>
      </w:r>
      <w:r>
        <w:t xml:space="preserve"> 205 (9): 1339–53.</w:t>
      </w:r>
    </w:p>
    <w:p w14:paraId="120403B6" w14:textId="77777777" w:rsidR="00A1402B" w:rsidRDefault="00A1402B" w:rsidP="00A1402B">
      <w:pPr>
        <w:pStyle w:val="Bibliography"/>
      </w:pPr>
      <w:r>
        <w:t xml:space="preserve">Yeo, Sang </w:t>
      </w:r>
      <w:proofErr w:type="spellStart"/>
      <w:r>
        <w:t>Hoon</w:t>
      </w:r>
      <w:proofErr w:type="spellEnd"/>
      <w:r>
        <w:t xml:space="preserve">, Christopher H. </w:t>
      </w:r>
      <w:proofErr w:type="spellStart"/>
      <w:r>
        <w:t>Mullens</w:t>
      </w:r>
      <w:proofErr w:type="spellEnd"/>
      <w:r>
        <w:t xml:space="preserve">, Thomas G. </w:t>
      </w:r>
      <w:proofErr w:type="spellStart"/>
      <w:r>
        <w:t>Sandercock</w:t>
      </w:r>
      <w:proofErr w:type="spellEnd"/>
      <w:r>
        <w:t xml:space="preserve">, Dinesh K. </w:t>
      </w:r>
      <w:proofErr w:type="spellStart"/>
      <w:r>
        <w:t>Pai</w:t>
      </w:r>
      <w:proofErr w:type="spellEnd"/>
      <w:r>
        <w:t xml:space="preserve">, and Matthew C. </w:t>
      </w:r>
      <w:proofErr w:type="spellStart"/>
      <w:r>
        <w:t>Tresch</w:t>
      </w:r>
      <w:proofErr w:type="spellEnd"/>
      <w:r>
        <w:t xml:space="preserve">. 2011. “Estimation of Musculoskeletal Models from in Situ Measurements of Muscle Action in the Rat Hindlimb.” </w:t>
      </w:r>
      <w:r>
        <w:rPr>
          <w:i/>
          <w:iCs/>
        </w:rPr>
        <w:t>Journal of Experimental Biology</w:t>
      </w:r>
      <w:r>
        <w:t xml:space="preserve"> 214 (5): 735–46. https://doi.org/10.1242/jeb.049163.</w:t>
      </w:r>
    </w:p>
    <w:p w14:paraId="3F0F1ED4" w14:textId="77777777" w:rsidR="00A1402B" w:rsidRDefault="00A1402B" w:rsidP="00A1402B">
      <w:pPr>
        <w:pStyle w:val="Bibliography"/>
      </w:pPr>
      <w:r>
        <w:lastRenderedPageBreak/>
        <w:t xml:space="preserve">Young, Fletcher, Alexander J. Hunt, and Roger D. Quinn. 2018. “A Neuromechanical Rat Model with a Complete Set of Hind Limb Muscles.” In </w:t>
      </w:r>
      <w:r>
        <w:rPr>
          <w:i/>
          <w:iCs/>
        </w:rPr>
        <w:t xml:space="preserve">Biomimetic and </w:t>
      </w:r>
      <w:proofErr w:type="spellStart"/>
      <w:r>
        <w:rPr>
          <w:i/>
          <w:iCs/>
        </w:rPr>
        <w:t>Biohybrid</w:t>
      </w:r>
      <w:proofErr w:type="spellEnd"/>
      <w:r>
        <w:rPr>
          <w:i/>
          <w:iCs/>
        </w:rPr>
        <w:t xml:space="preserve"> Systems</w:t>
      </w:r>
      <w:r>
        <w:t>, 527–37. Paris, France: Springer.</w:t>
      </w:r>
    </w:p>
    <w:p w14:paraId="421E9052" w14:textId="77777777" w:rsidR="00A1402B" w:rsidRDefault="00A1402B" w:rsidP="00A1402B">
      <w:pPr>
        <w:pStyle w:val="Bibliography"/>
      </w:pPr>
      <w:r>
        <w:t xml:space="preserve">Young, Fletcher, Christian Rode, Alex Hunt, and Roger Quinn. 2019. “Analyzing Moment Arm Profiles in a Full-Muscle Rat Hindlimb Model.” </w:t>
      </w:r>
      <w:proofErr w:type="spellStart"/>
      <w:r>
        <w:rPr>
          <w:i/>
          <w:iCs/>
        </w:rPr>
        <w:t>Biomimetics</w:t>
      </w:r>
      <w:proofErr w:type="spellEnd"/>
      <w:r>
        <w:t xml:space="preserve"> 4 (1): 10. https://doi.org/10.3390/biomimetics4010010.</w:t>
      </w:r>
    </w:p>
    <w:p w14:paraId="29936372" w14:textId="77777777" w:rsidR="00A1402B" w:rsidRDefault="00A1402B" w:rsidP="00A1402B">
      <w:pPr>
        <w:pStyle w:val="Bibliography"/>
      </w:pPr>
      <w:proofErr w:type="spellStart"/>
      <w:r>
        <w:t>Zajac</w:t>
      </w:r>
      <w:proofErr w:type="spellEnd"/>
      <w:r>
        <w:t xml:space="preserve">, F. E. 1989. “Muscle and Tendon: Properties, Models, Scaling, and Application to Biomechanics and Motor Control.” </w:t>
      </w:r>
      <w:r>
        <w:rPr>
          <w:i/>
          <w:iCs/>
        </w:rPr>
        <w:t>Critical Reviews in Biomedical Engineering</w:t>
      </w:r>
      <w:r>
        <w:t xml:space="preserve"> 17 (4): 359–411.</w:t>
      </w:r>
    </w:p>
    <w:p w14:paraId="0D3461F2" w14:textId="165AD519"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7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5D00A6" w14:textId="77777777" w:rsidR="00246D23" w:rsidRDefault="00246D23" w:rsidP="002A251D">
      <w:pPr>
        <w:spacing w:after="0" w:line="240" w:lineRule="auto"/>
      </w:pPr>
      <w:r>
        <w:separator/>
      </w:r>
    </w:p>
  </w:endnote>
  <w:endnote w:type="continuationSeparator" w:id="0">
    <w:p w14:paraId="1BB8147A" w14:textId="77777777" w:rsidR="00246D23" w:rsidRDefault="00246D23"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4FE017" w14:textId="77777777" w:rsidR="00246D23" w:rsidRDefault="00246D23" w:rsidP="002A251D">
      <w:pPr>
        <w:spacing w:after="0" w:line="240" w:lineRule="auto"/>
      </w:pPr>
      <w:r>
        <w:separator/>
      </w:r>
    </w:p>
  </w:footnote>
  <w:footnote w:type="continuationSeparator" w:id="0">
    <w:p w14:paraId="2BB7BC52" w14:textId="77777777" w:rsidR="00246D23" w:rsidRDefault="00246D23"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77777777" w:rsidR="004244DB" w:rsidRPr="002A251D" w:rsidRDefault="004244DB">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A1402B">
          <w:rPr>
            <w:rFonts w:ascii="Times New Roman" w:hAnsi="Times New Roman" w:cs="Times New Roman"/>
            <w:noProof/>
            <w:sz w:val="24"/>
          </w:rPr>
          <w:t>5</w:t>
        </w:r>
        <w:r w:rsidRPr="002A251D">
          <w:rPr>
            <w:rFonts w:ascii="Times New Roman" w:hAnsi="Times New Roman" w:cs="Times New Roman"/>
            <w:noProof/>
            <w:sz w:val="24"/>
          </w:rPr>
          <w:fldChar w:fldCharType="end"/>
        </w:r>
      </w:sdtContent>
    </w:sdt>
  </w:p>
  <w:p w14:paraId="006C4875" w14:textId="77777777" w:rsidR="004244DB" w:rsidRPr="002A251D" w:rsidRDefault="004244DB">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8"/>
  </w:num>
  <w:num w:numId="3">
    <w:abstractNumId w:val="9"/>
  </w:num>
  <w:num w:numId="4">
    <w:abstractNumId w:val="1"/>
  </w:num>
  <w:num w:numId="5">
    <w:abstractNumId w:val="4"/>
  </w:num>
  <w:num w:numId="6">
    <w:abstractNumId w:val="0"/>
  </w:num>
  <w:num w:numId="7">
    <w:abstractNumId w:val="10"/>
  </w:num>
  <w:num w:numId="8">
    <w:abstractNumId w:val="3"/>
  </w:num>
  <w:num w:numId="9">
    <w:abstractNumId w:val="7"/>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2A6B"/>
    <w:rsid w:val="00007B12"/>
    <w:rsid w:val="000128A1"/>
    <w:rsid w:val="0001344D"/>
    <w:rsid w:val="000165F4"/>
    <w:rsid w:val="000169B1"/>
    <w:rsid w:val="00020225"/>
    <w:rsid w:val="00031411"/>
    <w:rsid w:val="000427B4"/>
    <w:rsid w:val="00050070"/>
    <w:rsid w:val="00052C82"/>
    <w:rsid w:val="00053916"/>
    <w:rsid w:val="0005509A"/>
    <w:rsid w:val="0006587E"/>
    <w:rsid w:val="00072547"/>
    <w:rsid w:val="000725C4"/>
    <w:rsid w:val="00074076"/>
    <w:rsid w:val="00087CF8"/>
    <w:rsid w:val="00091F04"/>
    <w:rsid w:val="0009217D"/>
    <w:rsid w:val="00092CB3"/>
    <w:rsid w:val="0009553C"/>
    <w:rsid w:val="00095FC9"/>
    <w:rsid w:val="000A0B0E"/>
    <w:rsid w:val="000A3FFB"/>
    <w:rsid w:val="000B15E7"/>
    <w:rsid w:val="000C30BF"/>
    <w:rsid w:val="000C3EC6"/>
    <w:rsid w:val="000C46A6"/>
    <w:rsid w:val="000C606A"/>
    <w:rsid w:val="000E3DBA"/>
    <w:rsid w:val="000F3C81"/>
    <w:rsid w:val="00100102"/>
    <w:rsid w:val="00115B08"/>
    <w:rsid w:val="00121393"/>
    <w:rsid w:val="00123BB2"/>
    <w:rsid w:val="001309A2"/>
    <w:rsid w:val="0013295D"/>
    <w:rsid w:val="0013357A"/>
    <w:rsid w:val="00142B37"/>
    <w:rsid w:val="001519FA"/>
    <w:rsid w:val="00156122"/>
    <w:rsid w:val="00160564"/>
    <w:rsid w:val="001609F1"/>
    <w:rsid w:val="001657B3"/>
    <w:rsid w:val="00165D15"/>
    <w:rsid w:val="00186E5D"/>
    <w:rsid w:val="00191812"/>
    <w:rsid w:val="001A5935"/>
    <w:rsid w:val="001B21F8"/>
    <w:rsid w:val="001C2DB8"/>
    <w:rsid w:val="001C5249"/>
    <w:rsid w:val="001F145C"/>
    <w:rsid w:val="001F2F88"/>
    <w:rsid w:val="00201A51"/>
    <w:rsid w:val="00202665"/>
    <w:rsid w:val="0020385E"/>
    <w:rsid w:val="00206BCF"/>
    <w:rsid w:val="00216BA6"/>
    <w:rsid w:val="00222FDE"/>
    <w:rsid w:val="002306DF"/>
    <w:rsid w:val="00236CE9"/>
    <w:rsid w:val="00237EE4"/>
    <w:rsid w:val="00242DAB"/>
    <w:rsid w:val="00246D23"/>
    <w:rsid w:val="00251DD4"/>
    <w:rsid w:val="00262DDB"/>
    <w:rsid w:val="00264BBC"/>
    <w:rsid w:val="002657D7"/>
    <w:rsid w:val="00267146"/>
    <w:rsid w:val="00277CC5"/>
    <w:rsid w:val="00277DCC"/>
    <w:rsid w:val="00291B41"/>
    <w:rsid w:val="002A251D"/>
    <w:rsid w:val="002B7D22"/>
    <w:rsid w:val="002C55EC"/>
    <w:rsid w:val="002C638F"/>
    <w:rsid w:val="002C751F"/>
    <w:rsid w:val="002D1EC3"/>
    <w:rsid w:val="002E1269"/>
    <w:rsid w:val="002E42C1"/>
    <w:rsid w:val="002F13B0"/>
    <w:rsid w:val="002F1D15"/>
    <w:rsid w:val="00304872"/>
    <w:rsid w:val="00307576"/>
    <w:rsid w:val="0031210B"/>
    <w:rsid w:val="00314B3B"/>
    <w:rsid w:val="00317466"/>
    <w:rsid w:val="00317CA1"/>
    <w:rsid w:val="00333025"/>
    <w:rsid w:val="003372D8"/>
    <w:rsid w:val="003438E1"/>
    <w:rsid w:val="00350F9E"/>
    <w:rsid w:val="003620D4"/>
    <w:rsid w:val="003631C1"/>
    <w:rsid w:val="00363A4F"/>
    <w:rsid w:val="003718BB"/>
    <w:rsid w:val="00376459"/>
    <w:rsid w:val="003804D7"/>
    <w:rsid w:val="003842F2"/>
    <w:rsid w:val="00390927"/>
    <w:rsid w:val="00394F93"/>
    <w:rsid w:val="003B2602"/>
    <w:rsid w:val="003B3342"/>
    <w:rsid w:val="003B646F"/>
    <w:rsid w:val="003D14DD"/>
    <w:rsid w:val="003D2227"/>
    <w:rsid w:val="003D376A"/>
    <w:rsid w:val="003D5078"/>
    <w:rsid w:val="003D60DE"/>
    <w:rsid w:val="003E23D7"/>
    <w:rsid w:val="003F280E"/>
    <w:rsid w:val="003F2F07"/>
    <w:rsid w:val="003F7914"/>
    <w:rsid w:val="003F7C42"/>
    <w:rsid w:val="0041163C"/>
    <w:rsid w:val="00412112"/>
    <w:rsid w:val="00413220"/>
    <w:rsid w:val="00416F34"/>
    <w:rsid w:val="00421A04"/>
    <w:rsid w:val="00424001"/>
    <w:rsid w:val="004244DB"/>
    <w:rsid w:val="004251E3"/>
    <w:rsid w:val="004264FC"/>
    <w:rsid w:val="00433840"/>
    <w:rsid w:val="00436B51"/>
    <w:rsid w:val="00437830"/>
    <w:rsid w:val="00440914"/>
    <w:rsid w:val="00444D2F"/>
    <w:rsid w:val="004457F5"/>
    <w:rsid w:val="004501BF"/>
    <w:rsid w:val="00455AA8"/>
    <w:rsid w:val="00462B38"/>
    <w:rsid w:val="00467D49"/>
    <w:rsid w:val="00470403"/>
    <w:rsid w:val="00481B40"/>
    <w:rsid w:val="00493B05"/>
    <w:rsid w:val="00496B26"/>
    <w:rsid w:val="004A14B3"/>
    <w:rsid w:val="004A57FB"/>
    <w:rsid w:val="004B07C1"/>
    <w:rsid w:val="004B2508"/>
    <w:rsid w:val="004B282D"/>
    <w:rsid w:val="004B5A30"/>
    <w:rsid w:val="004C2477"/>
    <w:rsid w:val="004C5A8C"/>
    <w:rsid w:val="004E1344"/>
    <w:rsid w:val="004E6ACE"/>
    <w:rsid w:val="0050005F"/>
    <w:rsid w:val="00506182"/>
    <w:rsid w:val="005110B0"/>
    <w:rsid w:val="00513B40"/>
    <w:rsid w:val="00514EAB"/>
    <w:rsid w:val="00516B3D"/>
    <w:rsid w:val="00523EF5"/>
    <w:rsid w:val="005275EC"/>
    <w:rsid w:val="005276D7"/>
    <w:rsid w:val="005316EB"/>
    <w:rsid w:val="00531F18"/>
    <w:rsid w:val="00533570"/>
    <w:rsid w:val="0053461F"/>
    <w:rsid w:val="0055621D"/>
    <w:rsid w:val="00561367"/>
    <w:rsid w:val="00572B34"/>
    <w:rsid w:val="00583E79"/>
    <w:rsid w:val="005860E8"/>
    <w:rsid w:val="005A5103"/>
    <w:rsid w:val="005B402E"/>
    <w:rsid w:val="005B4F6F"/>
    <w:rsid w:val="005B5624"/>
    <w:rsid w:val="005C2ECF"/>
    <w:rsid w:val="005C4B66"/>
    <w:rsid w:val="005C50D4"/>
    <w:rsid w:val="005D17DF"/>
    <w:rsid w:val="005D7E34"/>
    <w:rsid w:val="005E61D9"/>
    <w:rsid w:val="005E784B"/>
    <w:rsid w:val="005F2627"/>
    <w:rsid w:val="005F41D5"/>
    <w:rsid w:val="005F4C77"/>
    <w:rsid w:val="005F5617"/>
    <w:rsid w:val="00641818"/>
    <w:rsid w:val="006432A9"/>
    <w:rsid w:val="006535C7"/>
    <w:rsid w:val="00655991"/>
    <w:rsid w:val="00655F35"/>
    <w:rsid w:val="006572F4"/>
    <w:rsid w:val="00670C58"/>
    <w:rsid w:val="006765A1"/>
    <w:rsid w:val="00686A0F"/>
    <w:rsid w:val="00691EAB"/>
    <w:rsid w:val="006966CB"/>
    <w:rsid w:val="00696F53"/>
    <w:rsid w:val="006A0099"/>
    <w:rsid w:val="006A480C"/>
    <w:rsid w:val="006A5BAD"/>
    <w:rsid w:val="006A5BF5"/>
    <w:rsid w:val="006B2AB4"/>
    <w:rsid w:val="006B4136"/>
    <w:rsid w:val="006B6F51"/>
    <w:rsid w:val="006C0446"/>
    <w:rsid w:val="006C2F67"/>
    <w:rsid w:val="006C3165"/>
    <w:rsid w:val="006C76CD"/>
    <w:rsid w:val="006D3CA6"/>
    <w:rsid w:val="006E41B7"/>
    <w:rsid w:val="006F0E4F"/>
    <w:rsid w:val="006F2B28"/>
    <w:rsid w:val="0070026B"/>
    <w:rsid w:val="0070242F"/>
    <w:rsid w:val="0071298F"/>
    <w:rsid w:val="00721289"/>
    <w:rsid w:val="0072505A"/>
    <w:rsid w:val="007311A3"/>
    <w:rsid w:val="00732107"/>
    <w:rsid w:val="00732AEF"/>
    <w:rsid w:val="007410FF"/>
    <w:rsid w:val="00743F2F"/>
    <w:rsid w:val="0075667E"/>
    <w:rsid w:val="00762EC5"/>
    <w:rsid w:val="00763245"/>
    <w:rsid w:val="00766A13"/>
    <w:rsid w:val="0078137D"/>
    <w:rsid w:val="00782B6E"/>
    <w:rsid w:val="007836F1"/>
    <w:rsid w:val="0078413F"/>
    <w:rsid w:val="00790FB8"/>
    <w:rsid w:val="00791D49"/>
    <w:rsid w:val="00793D24"/>
    <w:rsid w:val="007B7873"/>
    <w:rsid w:val="007C0C9E"/>
    <w:rsid w:val="007C6E3E"/>
    <w:rsid w:val="007D2514"/>
    <w:rsid w:val="007D649D"/>
    <w:rsid w:val="007E3A70"/>
    <w:rsid w:val="007E5521"/>
    <w:rsid w:val="00806BC5"/>
    <w:rsid w:val="00812F3F"/>
    <w:rsid w:val="0081677B"/>
    <w:rsid w:val="00826FF0"/>
    <w:rsid w:val="008276BE"/>
    <w:rsid w:val="008403D5"/>
    <w:rsid w:val="008451E3"/>
    <w:rsid w:val="00845614"/>
    <w:rsid w:val="00850F91"/>
    <w:rsid w:val="008608D9"/>
    <w:rsid w:val="0086144A"/>
    <w:rsid w:val="00861FC3"/>
    <w:rsid w:val="0086225F"/>
    <w:rsid w:val="00875F3E"/>
    <w:rsid w:val="00876E07"/>
    <w:rsid w:val="008804A9"/>
    <w:rsid w:val="00890446"/>
    <w:rsid w:val="0089385C"/>
    <w:rsid w:val="008976BE"/>
    <w:rsid w:val="008A7255"/>
    <w:rsid w:val="008B323A"/>
    <w:rsid w:val="008B6D07"/>
    <w:rsid w:val="008B7069"/>
    <w:rsid w:val="008C2670"/>
    <w:rsid w:val="008C276A"/>
    <w:rsid w:val="008C3971"/>
    <w:rsid w:val="008D0C70"/>
    <w:rsid w:val="008D4F37"/>
    <w:rsid w:val="008D6D5D"/>
    <w:rsid w:val="008E3B15"/>
    <w:rsid w:val="008E5EDD"/>
    <w:rsid w:val="008F417C"/>
    <w:rsid w:val="008F6BE5"/>
    <w:rsid w:val="00905A4E"/>
    <w:rsid w:val="009129CB"/>
    <w:rsid w:val="00920800"/>
    <w:rsid w:val="00927CB3"/>
    <w:rsid w:val="009336BB"/>
    <w:rsid w:val="0094223F"/>
    <w:rsid w:val="00960170"/>
    <w:rsid w:val="00960689"/>
    <w:rsid w:val="00970AE1"/>
    <w:rsid w:val="00974FC1"/>
    <w:rsid w:val="0098174F"/>
    <w:rsid w:val="00981807"/>
    <w:rsid w:val="009825D5"/>
    <w:rsid w:val="00990BDA"/>
    <w:rsid w:val="00991DE0"/>
    <w:rsid w:val="00997802"/>
    <w:rsid w:val="009A680F"/>
    <w:rsid w:val="009B5788"/>
    <w:rsid w:val="009C2B94"/>
    <w:rsid w:val="009C40BA"/>
    <w:rsid w:val="009D0363"/>
    <w:rsid w:val="009D4B8D"/>
    <w:rsid w:val="009D6BB8"/>
    <w:rsid w:val="009E20DD"/>
    <w:rsid w:val="009E7962"/>
    <w:rsid w:val="009F2004"/>
    <w:rsid w:val="009F6CEA"/>
    <w:rsid w:val="00A035D2"/>
    <w:rsid w:val="00A0516A"/>
    <w:rsid w:val="00A1290D"/>
    <w:rsid w:val="00A1402B"/>
    <w:rsid w:val="00A31219"/>
    <w:rsid w:val="00A375C3"/>
    <w:rsid w:val="00A44EBD"/>
    <w:rsid w:val="00A47EAC"/>
    <w:rsid w:val="00A502DC"/>
    <w:rsid w:val="00A523E9"/>
    <w:rsid w:val="00A5240F"/>
    <w:rsid w:val="00A6466C"/>
    <w:rsid w:val="00A67478"/>
    <w:rsid w:val="00A70931"/>
    <w:rsid w:val="00A7294C"/>
    <w:rsid w:val="00A94EC1"/>
    <w:rsid w:val="00A95EE2"/>
    <w:rsid w:val="00AA4A74"/>
    <w:rsid w:val="00AB38DF"/>
    <w:rsid w:val="00AB7F8C"/>
    <w:rsid w:val="00AC3E03"/>
    <w:rsid w:val="00AC51F1"/>
    <w:rsid w:val="00AC6163"/>
    <w:rsid w:val="00AC65D2"/>
    <w:rsid w:val="00AD060E"/>
    <w:rsid w:val="00AD6A38"/>
    <w:rsid w:val="00AE4332"/>
    <w:rsid w:val="00AE5DB5"/>
    <w:rsid w:val="00AE721A"/>
    <w:rsid w:val="00AF1EA9"/>
    <w:rsid w:val="00AF3F95"/>
    <w:rsid w:val="00AF7CE9"/>
    <w:rsid w:val="00B055F0"/>
    <w:rsid w:val="00B116BC"/>
    <w:rsid w:val="00B256D2"/>
    <w:rsid w:val="00B264D2"/>
    <w:rsid w:val="00B27E47"/>
    <w:rsid w:val="00B31F2A"/>
    <w:rsid w:val="00B4437F"/>
    <w:rsid w:val="00B4487D"/>
    <w:rsid w:val="00B5014C"/>
    <w:rsid w:val="00B5235B"/>
    <w:rsid w:val="00B55A5E"/>
    <w:rsid w:val="00B57E8A"/>
    <w:rsid w:val="00B830DC"/>
    <w:rsid w:val="00B9270D"/>
    <w:rsid w:val="00B938CD"/>
    <w:rsid w:val="00BB7644"/>
    <w:rsid w:val="00BC4FB0"/>
    <w:rsid w:val="00BC60F9"/>
    <w:rsid w:val="00BC6776"/>
    <w:rsid w:val="00BD3ECB"/>
    <w:rsid w:val="00BE084A"/>
    <w:rsid w:val="00BE08D8"/>
    <w:rsid w:val="00BE5442"/>
    <w:rsid w:val="00BE6E57"/>
    <w:rsid w:val="00BE7BF1"/>
    <w:rsid w:val="00BF20C9"/>
    <w:rsid w:val="00C065D9"/>
    <w:rsid w:val="00C1566E"/>
    <w:rsid w:val="00C16817"/>
    <w:rsid w:val="00C23C8F"/>
    <w:rsid w:val="00C31071"/>
    <w:rsid w:val="00C32A3F"/>
    <w:rsid w:val="00C37128"/>
    <w:rsid w:val="00C42C10"/>
    <w:rsid w:val="00C51EA0"/>
    <w:rsid w:val="00C5272B"/>
    <w:rsid w:val="00C65B14"/>
    <w:rsid w:val="00C7780B"/>
    <w:rsid w:val="00C85A7F"/>
    <w:rsid w:val="00C86BC0"/>
    <w:rsid w:val="00C90C83"/>
    <w:rsid w:val="00C95D3A"/>
    <w:rsid w:val="00C96992"/>
    <w:rsid w:val="00CA78D6"/>
    <w:rsid w:val="00CB2D44"/>
    <w:rsid w:val="00CB6B76"/>
    <w:rsid w:val="00CB7146"/>
    <w:rsid w:val="00CD07A2"/>
    <w:rsid w:val="00CD328D"/>
    <w:rsid w:val="00CE164D"/>
    <w:rsid w:val="00CE2A30"/>
    <w:rsid w:val="00CE5894"/>
    <w:rsid w:val="00CE657A"/>
    <w:rsid w:val="00CE79CF"/>
    <w:rsid w:val="00CF404C"/>
    <w:rsid w:val="00CF7C9F"/>
    <w:rsid w:val="00CF7D71"/>
    <w:rsid w:val="00D00E99"/>
    <w:rsid w:val="00D0515F"/>
    <w:rsid w:val="00D0754D"/>
    <w:rsid w:val="00D1002E"/>
    <w:rsid w:val="00D1428B"/>
    <w:rsid w:val="00D14F96"/>
    <w:rsid w:val="00D17626"/>
    <w:rsid w:val="00D31DFB"/>
    <w:rsid w:val="00D3388E"/>
    <w:rsid w:val="00D57BE0"/>
    <w:rsid w:val="00D635F4"/>
    <w:rsid w:val="00D65C07"/>
    <w:rsid w:val="00D65C6F"/>
    <w:rsid w:val="00D679FE"/>
    <w:rsid w:val="00D729D1"/>
    <w:rsid w:val="00D84CBD"/>
    <w:rsid w:val="00D86457"/>
    <w:rsid w:val="00D9197A"/>
    <w:rsid w:val="00D91AF6"/>
    <w:rsid w:val="00D93D91"/>
    <w:rsid w:val="00D9453A"/>
    <w:rsid w:val="00D9468C"/>
    <w:rsid w:val="00DA07E2"/>
    <w:rsid w:val="00DA1F40"/>
    <w:rsid w:val="00DB6021"/>
    <w:rsid w:val="00DB73DC"/>
    <w:rsid w:val="00DC2390"/>
    <w:rsid w:val="00DE3C1F"/>
    <w:rsid w:val="00DE3FA9"/>
    <w:rsid w:val="00DF6411"/>
    <w:rsid w:val="00E0250D"/>
    <w:rsid w:val="00E02E3C"/>
    <w:rsid w:val="00E12165"/>
    <w:rsid w:val="00E2118C"/>
    <w:rsid w:val="00E22C8B"/>
    <w:rsid w:val="00E266B5"/>
    <w:rsid w:val="00E319D1"/>
    <w:rsid w:val="00E35CA2"/>
    <w:rsid w:val="00E4052B"/>
    <w:rsid w:val="00E43DF8"/>
    <w:rsid w:val="00E44AE3"/>
    <w:rsid w:val="00E46289"/>
    <w:rsid w:val="00E50F12"/>
    <w:rsid w:val="00E554ED"/>
    <w:rsid w:val="00E564B0"/>
    <w:rsid w:val="00E60C7C"/>
    <w:rsid w:val="00E62FE6"/>
    <w:rsid w:val="00E6618D"/>
    <w:rsid w:val="00E67E0B"/>
    <w:rsid w:val="00E75B90"/>
    <w:rsid w:val="00E761B4"/>
    <w:rsid w:val="00E765F7"/>
    <w:rsid w:val="00E83DF9"/>
    <w:rsid w:val="00E855F5"/>
    <w:rsid w:val="00E93371"/>
    <w:rsid w:val="00E9396F"/>
    <w:rsid w:val="00E969EB"/>
    <w:rsid w:val="00EA2580"/>
    <w:rsid w:val="00EC01D6"/>
    <w:rsid w:val="00EC52D2"/>
    <w:rsid w:val="00EC7205"/>
    <w:rsid w:val="00ED0655"/>
    <w:rsid w:val="00EF071C"/>
    <w:rsid w:val="00EF3CB1"/>
    <w:rsid w:val="00EF7797"/>
    <w:rsid w:val="00F03688"/>
    <w:rsid w:val="00F04515"/>
    <w:rsid w:val="00F04B51"/>
    <w:rsid w:val="00F061AF"/>
    <w:rsid w:val="00F223CF"/>
    <w:rsid w:val="00F24795"/>
    <w:rsid w:val="00F306DB"/>
    <w:rsid w:val="00F3175E"/>
    <w:rsid w:val="00F32FC1"/>
    <w:rsid w:val="00F36B12"/>
    <w:rsid w:val="00F404CA"/>
    <w:rsid w:val="00F43E7F"/>
    <w:rsid w:val="00F53EAC"/>
    <w:rsid w:val="00F60854"/>
    <w:rsid w:val="00F6381D"/>
    <w:rsid w:val="00F7443C"/>
    <w:rsid w:val="00F80597"/>
    <w:rsid w:val="00F826AD"/>
    <w:rsid w:val="00F85337"/>
    <w:rsid w:val="00F87403"/>
    <w:rsid w:val="00F923FD"/>
    <w:rsid w:val="00F93670"/>
    <w:rsid w:val="00FA0910"/>
    <w:rsid w:val="00FA3F8E"/>
    <w:rsid w:val="00FA5C34"/>
    <w:rsid w:val="00FA604F"/>
    <w:rsid w:val="00FA7442"/>
    <w:rsid w:val="00FA7549"/>
    <w:rsid w:val="00FB1BA2"/>
    <w:rsid w:val="00FC1F80"/>
    <w:rsid w:val="00FD05EA"/>
    <w:rsid w:val="00FD7018"/>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5.bin"/><Relationship Id="rId21" Type="http://schemas.openxmlformats.org/officeDocument/2006/relationships/oleObject" Target="embeddings/oleObject5.bin"/><Relationship Id="rId34" Type="http://schemas.openxmlformats.org/officeDocument/2006/relationships/image" Target="media/image14.png"/><Relationship Id="rId42" Type="http://schemas.openxmlformats.org/officeDocument/2006/relationships/image" Target="media/image19.wmf"/><Relationship Id="rId47" Type="http://schemas.openxmlformats.org/officeDocument/2006/relationships/oleObject" Target="embeddings/oleObject19.bin"/><Relationship Id="rId50" Type="http://schemas.openxmlformats.org/officeDocument/2006/relationships/image" Target="media/image23.wmf"/><Relationship Id="rId55" Type="http://schemas.openxmlformats.org/officeDocument/2006/relationships/oleObject" Target="embeddings/oleObject23.bin"/><Relationship Id="rId63" Type="http://schemas.openxmlformats.org/officeDocument/2006/relationships/image" Target="media/image30.wmf"/><Relationship Id="rId68" Type="http://schemas.openxmlformats.org/officeDocument/2006/relationships/oleObject" Target="embeddings/oleObject29.bin"/><Relationship Id="rId76" Type="http://schemas.openxmlformats.org/officeDocument/2006/relationships/oleObject" Target="embeddings/oleObject33.bin"/><Relationship Id="rId7" Type="http://schemas.openxmlformats.org/officeDocument/2006/relationships/endnotes" Target="endnotes.xml"/><Relationship Id="rId71" Type="http://schemas.openxmlformats.org/officeDocument/2006/relationships/image" Target="media/image34.wmf"/><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oleObject" Target="embeddings/oleObject9.bin"/><Relationship Id="rId11" Type="http://schemas.openxmlformats.org/officeDocument/2006/relationships/image" Target="media/image4.png"/><Relationship Id="rId24" Type="http://schemas.openxmlformats.org/officeDocument/2006/relationships/image" Target="media/image11.wmf"/><Relationship Id="rId32" Type="http://schemas.openxmlformats.org/officeDocument/2006/relationships/oleObject" Target="embeddings/oleObject12.bin"/><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7.wmf"/><Relationship Id="rId66" Type="http://schemas.openxmlformats.org/officeDocument/2006/relationships/oleObject" Target="embeddings/oleObject28.bin"/><Relationship Id="rId74" Type="http://schemas.openxmlformats.org/officeDocument/2006/relationships/oleObject" Target="embeddings/oleObject32.bin"/><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6.bin"/><Relationship Id="rId10" Type="http://schemas.openxmlformats.org/officeDocument/2006/relationships/image" Target="media/image3.png"/><Relationship Id="rId19" Type="http://schemas.openxmlformats.org/officeDocument/2006/relationships/oleObject" Target="embeddings/oleObject4.bin"/><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image" Target="media/image31.wmf"/><Relationship Id="rId73" Type="http://schemas.openxmlformats.org/officeDocument/2006/relationships/image" Target="media/image35.wmf"/><Relationship Id="rId78"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oleObject" Target="embeddings/oleObject10.bin"/><Relationship Id="rId35" Type="http://schemas.openxmlformats.org/officeDocument/2006/relationships/image" Target="media/image15.png"/><Relationship Id="rId43" Type="http://schemas.openxmlformats.org/officeDocument/2006/relationships/oleObject" Target="embeddings/oleObject17.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oleObject" Target="embeddings/oleObject27.bin"/><Relationship Id="rId69" Type="http://schemas.openxmlformats.org/officeDocument/2006/relationships/image" Target="media/image33.wmf"/><Relationship Id="rId77"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oleObject" Target="embeddings/oleObject21.bin"/><Relationship Id="rId72" Type="http://schemas.openxmlformats.org/officeDocument/2006/relationships/oleObject" Target="embeddings/oleObject31.bin"/><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3.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5.bin"/><Relationship Id="rId67" Type="http://schemas.openxmlformats.org/officeDocument/2006/relationships/image" Target="media/image32.wmf"/><Relationship Id="rId20" Type="http://schemas.openxmlformats.org/officeDocument/2006/relationships/image" Target="media/image9.wmf"/><Relationship Id="rId41" Type="http://schemas.openxmlformats.org/officeDocument/2006/relationships/oleObject" Target="embeddings/oleObject16.bin"/><Relationship Id="rId54" Type="http://schemas.openxmlformats.org/officeDocument/2006/relationships/image" Target="media/image25.wmf"/><Relationship Id="rId62" Type="http://schemas.openxmlformats.org/officeDocument/2006/relationships/image" Target="media/image29.png"/><Relationship Id="rId70" Type="http://schemas.openxmlformats.org/officeDocument/2006/relationships/oleObject" Target="embeddings/oleObject30.bin"/><Relationship Id="rId75" Type="http://schemas.openxmlformats.org/officeDocument/2006/relationships/image" Target="media/image36.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oleObject" Target="embeddings/oleObject2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CDE33-BA52-465A-B9A2-974018523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13</TotalTime>
  <Pages>35</Pages>
  <Words>44266</Words>
  <Characters>252317</Characters>
  <Application>Microsoft Office Word</Application>
  <DocSecurity>0</DocSecurity>
  <Lines>2102</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416</cp:revision>
  <dcterms:created xsi:type="dcterms:W3CDTF">2019-07-17T19:49:00Z</dcterms:created>
  <dcterms:modified xsi:type="dcterms:W3CDTF">2019-08-2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oS5FCoVR"/&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